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77777777"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77777777" w:rsidR="0087198A" w:rsidRPr="0087198A" w:rsidRDefault="00FE7710" w:rsidP="00AC2069">
      <w:pPr>
        <w:pStyle w:val="Paragraph"/>
        <w:spacing w:before="0"/>
        <w:ind w:firstLine="0"/>
      </w:pPr>
      <w:r w:rsidRPr="0087198A">
        <w:t>David Hernandez-Maldonado,</w:t>
      </w:r>
      <w:r w:rsidRPr="0087198A">
        <w:rPr>
          <w:vertAlign w:val="superscript"/>
        </w:rPr>
        <w:t>3</w:t>
      </w:r>
      <w:r w:rsidRPr="0087198A">
        <w:t xml:space="preserve"> Maria Varela,</w:t>
      </w:r>
      <w:r w:rsidRPr="0087198A">
        <w:rPr>
          <w:vertAlign w:val="superscript"/>
        </w:rPr>
        <w:t>3</w:t>
      </w:r>
      <w:r w:rsidRPr="0087198A">
        <w:t xml:space="preserve"> Zachary E. Brubaker,</w:t>
      </w:r>
      <w:r w:rsidRPr="0087198A">
        <w:rPr>
          <w:vertAlign w:val="superscript"/>
        </w:rPr>
        <w:t>1,4</w:t>
      </w:r>
      <w:r w:rsidRPr="0087198A">
        <w:t xml:space="preserve"> Rajesh V. Chopdekar,</w:t>
      </w:r>
      <w:r w:rsidRPr="0087198A">
        <w:rPr>
          <w:vertAlign w:val="superscript"/>
        </w:rPr>
        <w:t>5,6</w:t>
      </w:r>
      <w:r w:rsidRPr="0087198A">
        <w:t xml:space="preserve"> 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Pr="0087198A">
        <w:rPr>
          <w:vertAlign w:val="superscript"/>
        </w:rPr>
        <w:t>7</w:t>
      </w:r>
      <w:r w:rsidRPr="0087198A">
        <w:t xml:space="preserve"> Elke Arenholz,</w:t>
      </w:r>
      <w:r w:rsidRPr="0087198A">
        <w:rPr>
          <w:vertAlign w:val="superscript"/>
        </w:rPr>
        <w:t>6</w:t>
      </w:r>
      <w:r w:rsidRPr="0087198A">
        <w:t xml:space="preserve"> Yayoi Takamura,</w:t>
      </w:r>
      <w:r w:rsidRPr="0087198A">
        <w:rPr>
          <w:vertAlign w:val="superscript"/>
        </w:rPr>
        <w:t>5</w:t>
      </w:r>
      <w:r w:rsidRPr="0087198A">
        <w:t xml:space="preserve"> </w:t>
      </w:r>
    </w:p>
    <w:p w14:paraId="04E95278" w14:textId="1D29E33B"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8*</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3CE5701D" w14:textId="60A0C3FA" w:rsidR="00105226" w:rsidRPr="0087198A" w:rsidRDefault="00105226" w:rsidP="00DE181E">
      <w:pPr>
        <w:pStyle w:val="Paragraph"/>
        <w:spacing w:line="360" w:lineRule="auto"/>
        <w:ind w:firstLine="0"/>
      </w:pPr>
      <w:r w:rsidRPr="00C62A7F">
        <w:rPr>
          <w:vertAlign w:val="superscript"/>
        </w:rPr>
        <w:t>3</w:t>
      </w:r>
      <w:r w:rsidR="00DF4817">
        <w:t xml:space="preserve">Dept. de </w:t>
      </w:r>
      <w:proofErr w:type="spellStart"/>
      <w:r w:rsidR="00DF4817">
        <w:t>Física</w:t>
      </w:r>
      <w:proofErr w:type="spellEnd"/>
      <w:r w:rsidR="00DF4817">
        <w:t xml:space="preserve"> de </w:t>
      </w:r>
      <w:proofErr w:type="spellStart"/>
      <w:r w:rsidR="00DF4817">
        <w:t>Materiales</w:t>
      </w:r>
      <w:proofErr w:type="spellEnd"/>
      <w:r w:rsidR="00DF4817">
        <w:t xml:space="preserve"> &amp; Instituto </w:t>
      </w:r>
      <w:proofErr w:type="spellStart"/>
      <w:r w:rsidR="00DF4817">
        <w:t>Pluridisciplinar</w:t>
      </w:r>
      <w:proofErr w:type="spellEnd"/>
      <w:r w:rsidR="003E7B78">
        <w:t>,</w:t>
      </w:r>
      <w:r w:rsidR="00C62A7F">
        <w:t xml:space="preserve"> </w:t>
      </w:r>
      <w:r w:rsidRPr="003E7B78">
        <w:t>Universidad</w:t>
      </w:r>
      <w:r w:rsidRPr="0087198A">
        <w:t xml:space="preserve"> </w:t>
      </w:r>
      <w:proofErr w:type="spellStart"/>
      <w:r w:rsidRPr="0087198A">
        <w:t>Complutense</w:t>
      </w:r>
      <w:proofErr w:type="spellEnd"/>
      <w:r w:rsidRPr="0087198A">
        <w:t xml:space="preserve"> de Madrid, Madrid 28040, Spain</w:t>
      </w:r>
      <w:r w:rsidR="007B0C94" w:rsidRPr="0087198A">
        <w:t>.</w:t>
      </w:r>
    </w:p>
    <w:p w14:paraId="7DF55D63" w14:textId="77777777" w:rsidR="00261A68" w:rsidRPr="0087198A" w:rsidRDefault="00105226" w:rsidP="00DE181E">
      <w:pPr>
        <w:pStyle w:val="Paragraph"/>
        <w:spacing w:line="360" w:lineRule="auto"/>
        <w:ind w:firstLine="0"/>
      </w:pPr>
      <w:r w:rsidRPr="0087198A">
        <w:rPr>
          <w:vertAlign w:val="superscript"/>
        </w:rPr>
        <w:t>4</w:t>
      </w:r>
      <w:r w:rsidR="00FB1E3C" w:rsidRPr="0087198A">
        <w:t xml:space="preserve">Materials Science </w:t>
      </w:r>
      <w:r w:rsidR="00FE7710" w:rsidRPr="0087198A">
        <w:t>Division,</w:t>
      </w:r>
      <w:r w:rsidR="00FE7710" w:rsidRPr="0087198A">
        <w:rPr>
          <w:vertAlign w:val="superscript"/>
        </w:rPr>
        <w:t xml:space="preserve"> </w:t>
      </w:r>
      <w:r w:rsidRPr="0087198A">
        <w:t>Lawrence Livermore National Laboratory, Livermore, CA 94550</w:t>
      </w:r>
      <w:r w:rsidR="008F5BF9" w:rsidRPr="0087198A">
        <w:t>, USA</w:t>
      </w:r>
      <w:r w:rsidR="007B0C94" w:rsidRPr="0087198A">
        <w:t>.</w:t>
      </w:r>
    </w:p>
    <w:p w14:paraId="42226878" w14:textId="637E43A1" w:rsidR="00105226" w:rsidRPr="0087198A" w:rsidRDefault="00105226" w:rsidP="00DE181E">
      <w:pPr>
        <w:pStyle w:val="Paragraph"/>
        <w:spacing w:line="360" w:lineRule="auto"/>
        <w:ind w:firstLine="0"/>
      </w:pPr>
      <w:r w:rsidRPr="0087198A">
        <w:rPr>
          <w:vertAlign w:val="superscript"/>
        </w:rPr>
        <w:t>5</w:t>
      </w:r>
      <w:r w:rsidRPr="0087198A">
        <w:t>Department of Materials Science and Engineering, University of California, Davis, CA 95616</w:t>
      </w:r>
      <w:r w:rsidR="008F5BF9" w:rsidRPr="0087198A">
        <w:t>, USA</w:t>
      </w:r>
      <w:r w:rsidR="007B0C94" w:rsidRPr="0087198A">
        <w:t>.</w:t>
      </w:r>
    </w:p>
    <w:p w14:paraId="3D0E9B1C" w14:textId="77777777" w:rsidR="00105226" w:rsidRPr="0087198A" w:rsidRDefault="00105226" w:rsidP="00DE181E">
      <w:pPr>
        <w:pStyle w:val="Paragraph"/>
        <w:spacing w:line="360" w:lineRule="auto"/>
        <w:ind w:firstLine="0"/>
      </w:pPr>
      <w:r w:rsidRPr="0087198A">
        <w:rPr>
          <w:vertAlign w:val="superscript"/>
        </w:rPr>
        <w:t>6</w:t>
      </w:r>
      <w:r w:rsidRPr="0087198A">
        <w:t>Advanced Light Source, Lawrence Berkeley National Laboratory, Berkeley, CA 94720</w:t>
      </w:r>
      <w:r w:rsidR="008F5BF9" w:rsidRPr="0087198A">
        <w:t>, USA</w:t>
      </w:r>
      <w:r w:rsidR="007B0C94" w:rsidRPr="0087198A">
        <w:t>.</w:t>
      </w:r>
    </w:p>
    <w:p w14:paraId="2E64A4BD" w14:textId="7658E8CB" w:rsidR="00FE7710" w:rsidRPr="0087198A" w:rsidRDefault="00FE7710" w:rsidP="00DE181E">
      <w:pPr>
        <w:pStyle w:val="Paragraph"/>
        <w:spacing w:line="360" w:lineRule="auto"/>
        <w:ind w:firstLine="0"/>
      </w:pPr>
      <w:r w:rsidRPr="0087198A">
        <w:rPr>
          <w:vertAlign w:val="superscript"/>
        </w:rPr>
        <w:t>7</w:t>
      </w:r>
      <w:r w:rsidR="00FB1E3C" w:rsidRPr="0087198A">
        <w:t>Physics Division</w:t>
      </w:r>
      <w:r w:rsidRPr="0087198A">
        <w:t>,</w:t>
      </w:r>
      <w:r w:rsidRPr="0087198A">
        <w:rPr>
          <w:vertAlign w:val="superscript"/>
        </w:rPr>
        <w:t xml:space="preserve"> </w:t>
      </w:r>
      <w:r w:rsidRPr="0087198A">
        <w:t>Lawrence Livermore National Laboratory, Livermore, CA 94550, USA.</w:t>
      </w:r>
    </w:p>
    <w:p w14:paraId="74616101" w14:textId="728CC0ED" w:rsidR="00105226" w:rsidRPr="0087198A" w:rsidRDefault="00FE7710" w:rsidP="00DE181E">
      <w:pPr>
        <w:pStyle w:val="Paragraph"/>
        <w:spacing w:line="360" w:lineRule="auto"/>
        <w:ind w:firstLine="0"/>
      </w:pPr>
      <w:r w:rsidRPr="0087198A">
        <w:rPr>
          <w:vertAlign w:val="superscript"/>
        </w:rPr>
        <w:t>8</w:t>
      </w:r>
      <w:r w:rsidR="00105226" w:rsidRPr="0087198A">
        <w:t>Physics 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566B706C"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the YBCO. Progressive reduction of the superconducting transition is observed, with complete suppression possible for a sufficiently thick Gd layer.</w:t>
      </w:r>
      <w:r w:rsidR="00DF4817">
        <w:rPr>
          <w:rFonts w:eastAsia="Times New Roman"/>
          <w:sz w:val="24"/>
          <w:szCs w:val="24"/>
        </w:rPr>
        <w:t xml:space="preserve"> </w:t>
      </w:r>
      <w:r w:rsidR="00ED3B1D" w:rsidRPr="0087198A">
        <w:rPr>
          <w:rFonts w:eastAsia="Times New Roman"/>
          <w:sz w:val="24"/>
          <w:szCs w:val="24"/>
        </w:rPr>
        <w:t xml:space="preserve">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This work demonstrates an effective approach for tuning the superconduct</w:t>
      </w:r>
      <w:r w:rsidR="00090BF6" w:rsidRPr="0087198A">
        <w:rPr>
          <w:rFonts w:eastAsia="Times New Roman"/>
          <w:sz w:val="24"/>
          <w:szCs w:val="24"/>
        </w:rPr>
        <w:t>ivity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033AD2" w:rsidRPr="0087198A">
        <w:rPr>
          <w:rFonts w:eastAsia="Times New Roman"/>
          <w:sz w:val="24"/>
          <w:szCs w:val="24"/>
        </w:rPr>
        <w:t>extend</w:t>
      </w:r>
      <w:r w:rsidR="00090BF6" w:rsidRPr="0087198A">
        <w:rPr>
          <w:rFonts w:eastAsia="Times New Roman"/>
          <w:sz w:val="24"/>
          <w:szCs w:val="24"/>
        </w:rPr>
        <w:t>ing</w:t>
      </w:r>
      <w:r w:rsidR="00033AD2" w:rsidRPr="0087198A">
        <w:rPr>
          <w:rFonts w:eastAsia="Times New Roman"/>
          <w:sz w:val="24"/>
          <w:szCs w:val="24"/>
        </w:rPr>
        <w:t xml:space="preserve"> the viability of ionic control </w:t>
      </w:r>
      <w:r w:rsidR="00090BF6" w:rsidRPr="0087198A">
        <w:rPr>
          <w:rFonts w:eastAsia="Times New Roman"/>
          <w:sz w:val="24"/>
          <w:szCs w:val="24"/>
        </w:rPr>
        <w:t>of</w:t>
      </w:r>
      <w:r w:rsidR="00033AD2" w:rsidRPr="0087198A">
        <w:rPr>
          <w:rFonts w:eastAsia="Times New Roman"/>
          <w:sz w:val="24"/>
          <w:szCs w:val="24"/>
        </w:rPr>
        <w:t xml:space="preserve"> </w:t>
      </w:r>
      <w:r w:rsidR="00F95572" w:rsidRPr="0087198A">
        <w:rPr>
          <w:rFonts w:eastAsia="Times New Roman"/>
          <w:sz w:val="24"/>
          <w:szCs w:val="24"/>
        </w:rPr>
        <w:t>superconductivity</w:t>
      </w:r>
      <w:r w:rsidR="00033AD2" w:rsidRPr="0087198A">
        <w:rPr>
          <w:rFonts w:eastAsia="Times New Roman"/>
          <w:sz w:val="24"/>
          <w:szCs w:val="24"/>
        </w:rPr>
        <w:t xml:space="preserve"> to the quasi-bulk regime.</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3F26173A"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00DF4817">
        <w:rPr>
          <w:rFonts w:eastAsia="Times New Roman"/>
          <w:sz w:val="24"/>
          <w:szCs w:val="24"/>
        </w:rPr>
        <w:t xml:space="preserve"> </w:t>
      </w:r>
      <w:r w:rsidRPr="0087198A">
        <w:rPr>
          <w:rFonts w:eastAsia="Times New Roman"/>
          <w:sz w:val="24"/>
          <w:szCs w:val="24"/>
        </w:rPr>
        <w:t xml:space="preserve">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w:t>
      </w:r>
      <w:r w:rsidR="00BA698F">
        <w:rPr>
          <w:rFonts w:eastAsia="Times New Roman"/>
          <w:sz w:val="24"/>
          <w:szCs w:val="24"/>
        </w:rPr>
        <w:t>,</w:t>
      </w:r>
      <w:r w:rsidRPr="0087198A">
        <w:rPr>
          <w:rFonts w:eastAsia="Times New Roman"/>
          <w:sz w:val="24"/>
          <w:szCs w:val="24"/>
        </w:rPr>
        <w:t xml:space="preserve"> </w:t>
      </w:r>
      <w:r w:rsidRPr="0087198A">
        <w:rPr>
          <w:rFonts w:eastAsia="Times New Roman"/>
          <w:sz w:val="24"/>
          <w:szCs w:val="24"/>
        </w:rPr>
        <w:lastRenderedPageBreak/>
        <w:t xml:space="preserve">electrons are returned to the Cu ions within the film, resulting in a reduction in </w:t>
      </w:r>
      <w:r w:rsidR="00BA698F">
        <w:rPr>
          <w:rFonts w:eastAsia="Times New Roman"/>
          <w:sz w:val="24"/>
          <w:szCs w:val="24"/>
        </w:rPr>
        <w:t xml:space="preserve">average </w:t>
      </w:r>
      <w:r w:rsidRPr="0087198A">
        <w:rPr>
          <w:rFonts w:eastAsia="Times New Roman"/>
          <w:sz w:val="24"/>
          <w:szCs w:val="24"/>
        </w:rPr>
        <w:t xml:space="preserve">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 </w:t>
      </w:r>
      <w:r w:rsidRPr="0087198A">
        <w:rPr>
          <w:rFonts w:eastAsia="Times New Roman"/>
          <w:sz w:val="24"/>
          <w:szCs w:val="24"/>
        </w:rPr>
        <w:t xml:space="preserve">on the electronic order in these materials, and point to the efficacy of </w:t>
      </w:r>
      <w:r w:rsidR="00BA698F">
        <w:rPr>
          <w:rFonts w:eastAsia="Times New Roman"/>
          <w:sz w:val="24"/>
          <w:szCs w:val="24"/>
        </w:rPr>
        <w:t xml:space="preserve">using </w:t>
      </w:r>
      <w:r w:rsidRPr="0087198A">
        <w:rPr>
          <w:rFonts w:eastAsia="Times New Roman"/>
          <w:sz w:val="24"/>
          <w:szCs w:val="24"/>
        </w:rPr>
        <w:t xml:space="preserve">oxygen migration and vacancy formation </w:t>
      </w:r>
      <w:r w:rsidR="00BA698F">
        <w:rPr>
          <w:rFonts w:eastAsia="Times New Roman"/>
          <w:sz w:val="24"/>
          <w:szCs w:val="24"/>
        </w:rPr>
        <w:t xml:space="preserve">to manipulate </w:t>
      </w:r>
      <w:r w:rsidRPr="0087198A">
        <w:rPr>
          <w:rFonts w:eastAsia="Times New Roman"/>
          <w:sz w:val="24"/>
          <w:szCs w:val="24"/>
        </w:rPr>
        <w:t xml:space="preserve">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magneto-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5D108D">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6&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w:t>
      </w:r>
      <w:r w:rsidR="00BA698F">
        <w:rPr>
          <w:rFonts w:eastAsia="Times New Roman"/>
          <w:sz w:val="24"/>
          <w:szCs w:val="24"/>
        </w:rPr>
        <w:t xml:space="preserve"> Thomas-Fermi screening length of the</w:t>
      </w:r>
      <w:r w:rsidR="00671B37" w:rsidRPr="0087198A">
        <w:rPr>
          <w:rFonts w:eastAsia="Times New Roman"/>
          <w:sz w:val="24"/>
          <w:szCs w:val="24"/>
        </w:rPr>
        <w:t xml:space="preserv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5D108D">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5&lt;/i&gt;, &lt;i&gt;16&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7882AAB3"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w:t>
      </w:r>
      <w:r w:rsidR="00BA698F">
        <w:rPr>
          <w:rFonts w:eastAsia="Times New Roman"/>
          <w:sz w:val="24"/>
          <w:szCs w:val="24"/>
        </w:rPr>
        <w:t xml:space="preserve"> in the as-deposited state, </w:t>
      </w:r>
      <w:r w:rsidR="00033AD2" w:rsidRPr="0087198A">
        <w:rPr>
          <w:rFonts w:eastAsia="Times New Roman"/>
          <w:sz w:val="24"/>
          <w:szCs w:val="24"/>
        </w:rPr>
        <w:t xml:space="preserve">without </w:t>
      </w:r>
      <w:r w:rsidR="00BA698F">
        <w:rPr>
          <w:rFonts w:eastAsia="Times New Roman"/>
          <w:sz w:val="24"/>
          <w:szCs w:val="24"/>
        </w:rPr>
        <w:t xml:space="preserve">the need for a post-deposition </w:t>
      </w:r>
      <w:r w:rsidR="00033AD2" w:rsidRPr="0087198A">
        <w:rPr>
          <w:rFonts w:eastAsia="Times New Roman"/>
          <w:sz w:val="24"/>
          <w:szCs w:val="24"/>
        </w:rPr>
        <w:t>annealing</w:t>
      </w:r>
      <w:r w:rsidR="00BA698F">
        <w:rPr>
          <w:rFonts w:eastAsia="Times New Roman"/>
          <w:sz w:val="24"/>
          <w:szCs w:val="24"/>
        </w:rPr>
        <w:t xml:space="preserve"> step</w:t>
      </w:r>
      <w:r w:rsidR="00033AD2" w:rsidRPr="0087198A">
        <w:rPr>
          <w:rFonts w:eastAsia="Times New Roman"/>
          <w:sz w:val="24"/>
          <w:szCs w:val="24"/>
        </w:rPr>
        <w:t>.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is increased</w:t>
      </w:r>
      <w:r w:rsidR="00BA698F">
        <w:rPr>
          <w:rFonts w:eastAsia="Times New Roman"/>
          <w:sz w:val="24"/>
          <w:szCs w:val="24"/>
        </w:rPr>
        <w:t>,</w:t>
      </w:r>
      <w:r w:rsidR="00033AD2" w:rsidRPr="0087198A">
        <w:rPr>
          <w:rFonts w:eastAsia="Times New Roman"/>
          <w:sz w:val="24"/>
          <w:szCs w:val="24"/>
        </w:rPr>
        <w:t xml:space="preserve">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w:t>
      </w:r>
      <w:r w:rsidR="003154F3" w:rsidRPr="0087198A">
        <w:rPr>
          <w:rFonts w:eastAsia="Times New Roman"/>
          <w:sz w:val="24"/>
          <w:szCs w:val="24"/>
        </w:rPr>
        <w:lastRenderedPageBreak/>
        <w:t xml:space="preserve">percolative network of oxygen deficient regions </w:t>
      </w:r>
      <w:r w:rsidR="00BA698F">
        <w:rPr>
          <w:rFonts w:eastAsia="Times New Roman"/>
          <w:sz w:val="24"/>
          <w:szCs w:val="24"/>
        </w:rPr>
        <w:t>interspersed within</w:t>
      </w:r>
      <w:r w:rsidR="00BA698F" w:rsidRPr="0087198A">
        <w:rPr>
          <w:rFonts w:eastAsia="Times New Roman"/>
          <w:sz w:val="24"/>
          <w:szCs w:val="24"/>
        </w:rPr>
        <w:t xml:space="preserve"> </w:t>
      </w:r>
      <w:r w:rsidR="003154F3" w:rsidRPr="0087198A">
        <w:rPr>
          <w:rFonts w:eastAsia="Times New Roman"/>
          <w:sz w:val="24"/>
          <w:szCs w:val="24"/>
        </w:rPr>
        <w:t xml:space="preserve">the nominally stoichiometric 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induced by 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in cuprates and other systems, including the potential to use an electric field to control superconductivity.</w:t>
      </w:r>
      <w:r w:rsidR="00DF4817">
        <w:rPr>
          <w:rFonts w:eastAsia="Times New Roman"/>
          <w:sz w:val="24"/>
          <w:szCs w:val="24"/>
        </w:rPr>
        <w:t xml:space="preserve">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4A8917E1"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 xml:space="preserve">films of pulsed-laser-deposited </w:t>
      </w:r>
      <w:r w:rsidR="0049195D">
        <w:rPr>
          <w:sz w:val="24"/>
        </w:rPr>
        <w:t xml:space="preserve">c-axis oriented </w:t>
      </w:r>
      <w:r w:rsidRPr="0087198A">
        <w:rPr>
          <w:sz w:val="24"/>
        </w:rPr>
        <w:t>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0BABDF9B" w14:textId="17B24D9C" w:rsidR="006C61EB" w:rsidRPr="0087198A" w:rsidRDefault="002746C5" w:rsidP="006C61EB">
      <w:pPr>
        <w:spacing w:after="160" w:line="480" w:lineRule="auto"/>
        <w:ind w:firstLine="720"/>
        <w:jc w:val="both"/>
        <w:rPr>
          <w:sz w:val="24"/>
          <w:szCs w:val="24"/>
        </w:rPr>
      </w:pPr>
      <w:bookmarkStart w:id="2" w:name="_1fob9te" w:colFirst="0" w:colLast="0"/>
      <w:bookmarkEnd w:id="2"/>
      <w:r>
        <w:rPr>
          <w:sz w:val="24"/>
        </w:rPr>
        <w:t xml:space="preserve">A </w:t>
      </w:r>
      <w:r w:rsidR="00033AD2"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family of peaks, corresponding to a lattice parameter of </w:t>
      </w:r>
      <w:r w:rsidR="00033AD2" w:rsidRPr="0087198A">
        <w:rPr>
          <w:i/>
          <w:sz w:val="24"/>
        </w:rPr>
        <w:t>c</w:t>
      </w:r>
      <w:r w:rsidR="00033AD2"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00033AD2" w:rsidRPr="0087198A">
        <w:rPr>
          <w:sz w:val="24"/>
        </w:rPr>
        <w:t xml:space="preserve">. The slightly smaller </w:t>
      </w:r>
      <w:r w:rsidR="00033AD2" w:rsidRPr="0087198A">
        <w:rPr>
          <w:i/>
          <w:sz w:val="24"/>
        </w:rPr>
        <w:t>c</w:t>
      </w:r>
      <w:r w:rsidR="00033AD2" w:rsidRPr="0087198A">
        <w:rPr>
          <w:sz w:val="24"/>
        </w:rPr>
        <w:t xml:space="preserve">-axis lattice parameter </w:t>
      </w:r>
      <w:r w:rsidR="000B1FCA" w:rsidRPr="0087198A">
        <w:rPr>
          <w:rFonts w:eastAsia="Times New Roman"/>
          <w:sz w:val="24"/>
          <w:szCs w:val="24"/>
        </w:rPr>
        <w:t>is likely</w:t>
      </w:r>
      <w:r w:rsidR="00033AD2"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00033AD2"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033AD2" w:rsidRPr="0087198A">
        <w:rPr>
          <w:sz w:val="24"/>
        </w:rPr>
        <w:t xml:space="preserve"> is increased, a monotonic shift towards lower </w:t>
      </w:r>
      <m:oMath>
        <m:r>
          <w:rPr>
            <w:rFonts w:ascii="Cambria Math" w:hAnsi="Cambria Math"/>
            <w:sz w:val="24"/>
          </w:rPr>
          <m:t>2θ</m:t>
        </m:r>
      </m:oMath>
      <w:r w:rsidR="00033AD2"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diffraction peaks, indicating expansion in the </w:t>
      </w:r>
      <w:r w:rsidR="00033AD2" w:rsidRPr="0087198A">
        <w:rPr>
          <w:i/>
          <w:sz w:val="24"/>
        </w:rPr>
        <w:t>c</w:t>
      </w:r>
      <w:r w:rsidR="00033AD2"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00033AD2" w:rsidRPr="0087198A">
        <w:rPr>
          <w:sz w:val="24"/>
        </w:rPr>
        <w:t xml:space="preserve"> as a signature of oxygen depletion.</w:t>
      </w:r>
      <w:r w:rsidR="00A12CE4" w:rsidRPr="0087198A">
        <w:rPr>
          <w:sz w:val="24"/>
        </w:rPr>
        <w:t xml:space="preserve"> </w:t>
      </w:r>
      <w:r w:rsidR="00351FEB" w:rsidRPr="0087198A">
        <w:rPr>
          <w:sz w:val="24"/>
        </w:rPr>
        <w:t xml:space="preserve">From the </w:t>
      </w:r>
      <w:r w:rsidR="00BB66B7" w:rsidRPr="0087198A">
        <w:rPr>
          <w:sz w:val="24"/>
        </w:rPr>
        <w:t>full widths at half maximum (FWHM’s) of the diffraction peaks</w:t>
      </w:r>
      <w:r w:rsidR="00351FEB" w:rsidRPr="0087198A">
        <w:rPr>
          <w:sz w:val="24"/>
        </w:rPr>
        <w:t xml:space="preserve">, corrected for the instrument width, the crystallite size </w:t>
      </w:r>
      <w:r w:rsidR="00232AAB">
        <w:rPr>
          <w:sz w:val="24"/>
        </w:rPr>
        <w:t xml:space="preserve">along the growth axis </w:t>
      </w:r>
      <w:r w:rsidR="00351FEB" w:rsidRPr="0087198A">
        <w:rPr>
          <w:sz w:val="24"/>
        </w:rPr>
        <w:t>is determined to be 103</w:t>
      </w:r>
      <w:r w:rsidR="00A44266" w:rsidRPr="0087198A">
        <w:rPr>
          <w:sz w:val="24"/>
        </w:rPr>
        <w:t xml:space="preserve"> </w:t>
      </w:r>
      <w:r w:rsidR="00351FEB" w:rsidRPr="0087198A">
        <w:rPr>
          <w:sz w:val="24"/>
        </w:rPr>
        <w:t>nm</w:t>
      </w:r>
      <w:r w:rsidR="00E95DEF" w:rsidRPr="0087198A">
        <w:rPr>
          <w:sz w:val="24"/>
        </w:rPr>
        <w:t xml:space="preserve"> and </w:t>
      </w:r>
      <w:r w:rsidR="00363535" w:rsidRPr="0087198A">
        <w:rPr>
          <w:sz w:val="24"/>
        </w:rPr>
        <w:t>65</w:t>
      </w:r>
      <w:r w:rsidR="00A44266" w:rsidRPr="0087198A">
        <w:rPr>
          <w:sz w:val="24"/>
        </w:rPr>
        <w:t xml:space="preserve"> </w:t>
      </w:r>
      <w:r w:rsidR="00E95DEF" w:rsidRPr="0087198A">
        <w:rPr>
          <w:sz w:val="24"/>
        </w:rPr>
        <w:t>nm</w:t>
      </w:r>
      <w:r w:rsidR="00351FEB" w:rsidRPr="0087198A">
        <w:rPr>
          <w:sz w:val="24"/>
        </w:rPr>
        <w:t xml:space="preserve"> for the as-grown</w:t>
      </w:r>
      <w:r w:rsidR="00E95DEF" w:rsidRPr="0087198A">
        <w:rPr>
          <w:sz w:val="24"/>
        </w:rPr>
        <w:t xml:space="preserve"> and</w:t>
      </w:r>
      <w:r w:rsidR="00DF4817">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7 nm sample, respectively.</w:t>
      </w:r>
      <w:r w:rsidR="00A44266" w:rsidRPr="0087198A">
        <w:rPr>
          <w:sz w:val="24"/>
        </w:rPr>
        <w:t xml:space="preserve"> The former is consistent with</w:t>
      </w:r>
      <w:r w:rsidR="00351FEB" w:rsidRPr="0087198A">
        <w:rPr>
          <w:sz w:val="24"/>
        </w:rPr>
        <w:t xml:space="preserve"> the entire YBCO film thickness</w:t>
      </w:r>
      <w:r w:rsidR="00A44266" w:rsidRPr="0087198A">
        <w:rPr>
          <w:sz w:val="24"/>
        </w:rPr>
        <w:t xml:space="preserve"> for the as-grown </w:t>
      </w:r>
      <w:r w:rsidR="00A44266" w:rsidRPr="0087198A">
        <w:rPr>
          <w:sz w:val="24"/>
        </w:rPr>
        <w:lastRenderedPageBreak/>
        <w:t xml:space="preserve">sample, while the latter indicates that </w:t>
      </w:r>
      <w:r w:rsidR="00351FEB" w:rsidRPr="0087198A">
        <w:rPr>
          <w:sz w:val="24"/>
        </w:rPr>
        <w:t xml:space="preserve">for a </w:t>
      </w:r>
      <w:r w:rsidR="00A44266" w:rsidRPr="0087198A">
        <w:rPr>
          <w:sz w:val="24"/>
        </w:rPr>
        <w:t>7</w:t>
      </w:r>
      <w:r w:rsidR="00487B63">
        <w:rPr>
          <w:sz w:val="24"/>
        </w:rPr>
        <w:t xml:space="preserve"> </w:t>
      </w:r>
      <w:r w:rsidR="00A44266" w:rsidRPr="0087198A">
        <w:rPr>
          <w:sz w:val="24"/>
        </w:rPr>
        <w:t>nm</w:t>
      </w:r>
      <w:r w:rsidR="00351FEB" w:rsidRPr="0087198A">
        <w:rPr>
          <w:sz w:val="24"/>
        </w:rPr>
        <w:t xml:space="preserve"> Gd capping layer, </w:t>
      </w:r>
      <w:r w:rsidR="00AA15BC" w:rsidRPr="0087198A">
        <w:rPr>
          <w:sz w:val="24"/>
        </w:rPr>
        <w:t>some structural change and reduction of the crystallite size ha</w:t>
      </w:r>
      <w:r w:rsidR="00BB66B7" w:rsidRPr="0087198A">
        <w:rPr>
          <w:sz w:val="24"/>
        </w:rPr>
        <w:t>ve</w:t>
      </w:r>
      <w:r w:rsidR="00AA15BC" w:rsidRPr="0087198A">
        <w:rPr>
          <w:sz w:val="24"/>
        </w:rPr>
        <w:t xml:space="preserve"> occurred. </w:t>
      </w:r>
      <w:r w:rsidR="00351FEB" w:rsidRPr="0087198A">
        <w:rPr>
          <w:sz w:val="24"/>
        </w:rPr>
        <w:t>However, for the</w:t>
      </w:r>
      <w:r w:rsidR="00DF4817">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20 nm sample,</w:t>
      </w:r>
      <w:r w:rsidR="006C61EB" w:rsidRPr="0087198A">
        <w:rPr>
          <w:sz w:val="24"/>
        </w:rPr>
        <w:t xml:space="preserve"> </w:t>
      </w:r>
      <w:r w:rsidR="00F521A8" w:rsidRPr="0087198A">
        <w:rPr>
          <w:sz w:val="24"/>
        </w:rPr>
        <w:t xml:space="preserve">a significant shift and broadening of the </w:t>
      </w:r>
      <m:oMath>
        <m:r>
          <w:rPr>
            <w:rFonts w:ascii="Cambria Math" w:hAnsi="Cambria Math"/>
            <w:sz w:val="24"/>
          </w:rPr>
          <m:t>(00l)</m:t>
        </m:r>
      </m:oMath>
      <w:r w:rsidR="00F521A8" w:rsidRPr="0087198A">
        <w:rPr>
          <w:sz w:val="24"/>
        </w:rPr>
        <w:t xml:space="preserve"> peaks is observed, </w:t>
      </w:r>
      <w:r w:rsidR="000C10ED" w:rsidRPr="0087198A">
        <w:rPr>
          <w:sz w:val="24"/>
        </w:rPr>
        <w:t>indicating</w:t>
      </w:r>
      <w:r w:rsidR="00F521A8" w:rsidRPr="0087198A">
        <w:rPr>
          <w:sz w:val="24"/>
        </w:rPr>
        <w:t xml:space="preserve"> </w:t>
      </w:r>
      <w:r w:rsidR="000A7527" w:rsidRPr="0087198A">
        <w:rPr>
          <w:sz w:val="24"/>
        </w:rPr>
        <w:t xml:space="preserve">further </w:t>
      </w:r>
      <w:r w:rsidR="000A7527" w:rsidRPr="0087198A">
        <w:rPr>
          <w:i/>
          <w:sz w:val="24"/>
        </w:rPr>
        <w:t>c</w:t>
      </w:r>
      <w:r w:rsidR="000A7527" w:rsidRPr="0087198A">
        <w:rPr>
          <w:sz w:val="24"/>
        </w:rPr>
        <w:t xml:space="preserve">-axis expansion as well as </w:t>
      </w:r>
      <w:r w:rsidR="006C61EB" w:rsidRPr="0087198A">
        <w:rPr>
          <w:sz w:val="24"/>
        </w:rPr>
        <w:t xml:space="preserve">modification </w:t>
      </w:r>
      <w:r w:rsidR="00F521A8" w:rsidRPr="0087198A">
        <w:rPr>
          <w:sz w:val="24"/>
        </w:rPr>
        <w:t>of the crystalline structure</w:t>
      </w:r>
      <w:r w:rsidR="00F521A8" w:rsidRPr="0087198A">
        <w:rPr>
          <w:sz w:val="24"/>
          <w:szCs w:val="24"/>
        </w:rPr>
        <w:t xml:space="preserve">. </w:t>
      </w:r>
      <w:r w:rsidR="006C61EB" w:rsidRPr="0087198A">
        <w:rPr>
          <w:sz w:val="24"/>
          <w:szCs w:val="24"/>
        </w:rPr>
        <w:t>The much broade</w:t>
      </w:r>
      <w:r w:rsidR="00290100" w:rsidRPr="0087198A">
        <w:rPr>
          <w:sz w:val="24"/>
          <w:szCs w:val="24"/>
        </w:rPr>
        <w:t>r</w:t>
      </w:r>
      <w:r w:rsidR="006C61EB" w:rsidRPr="0087198A">
        <w:rPr>
          <w:sz w:val="24"/>
          <w:szCs w:val="24"/>
        </w:rPr>
        <w:t xml:space="preserve"> peak width corresponds to a crystallite size of 14</w:t>
      </w:r>
      <w:r w:rsidR="006E62C1" w:rsidRPr="0087198A">
        <w:rPr>
          <w:sz w:val="24"/>
          <w:szCs w:val="24"/>
        </w:rPr>
        <w:t xml:space="preserve"> </w:t>
      </w:r>
      <w:r w:rsidR="006C61EB" w:rsidRPr="0087198A">
        <w:rPr>
          <w:sz w:val="24"/>
          <w:szCs w:val="24"/>
        </w:rPr>
        <w:t>nm, much smaller than the</w:t>
      </w:r>
      <w:r w:rsidR="00BB66B7" w:rsidRPr="0087198A">
        <w:rPr>
          <w:sz w:val="24"/>
          <w:szCs w:val="24"/>
        </w:rPr>
        <w:t xml:space="preserve"> YBCO</w:t>
      </w:r>
      <w:r w:rsidR="006C61EB" w:rsidRPr="0087198A">
        <w:rPr>
          <w:sz w:val="24"/>
          <w:szCs w:val="24"/>
        </w:rPr>
        <w:t xml:space="preserve"> film thickness</w:t>
      </w:r>
      <w:r w:rsidR="00BB66B7" w:rsidRPr="0087198A">
        <w:rPr>
          <w:sz w:val="24"/>
          <w:szCs w:val="24"/>
        </w:rPr>
        <w:t xml:space="preserve"> or the crystallite size of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BB66B7" w:rsidRPr="0087198A">
        <w:rPr>
          <w:sz w:val="24"/>
          <w:szCs w:val="24"/>
        </w:rPr>
        <w:t>7</w:t>
      </w:r>
      <w:r w:rsidR="00487B63">
        <w:rPr>
          <w:sz w:val="24"/>
          <w:szCs w:val="24"/>
        </w:rPr>
        <w:t xml:space="preserve"> </w:t>
      </w:r>
      <w:r w:rsidR="00BB66B7" w:rsidRPr="0087198A">
        <w:rPr>
          <w:sz w:val="24"/>
          <w:szCs w:val="24"/>
        </w:rPr>
        <w:t xml:space="preserve">nm sample, indicating significant changes in the film crystallinity. </w:t>
      </w:r>
    </w:p>
    <w:p w14:paraId="09713717" w14:textId="0F72A93D"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w:r w:rsidRPr="0087198A">
        <w:rPr>
          <w:i/>
          <w:sz w:val="24"/>
        </w:rPr>
        <w:t>h</w:t>
      </w:r>
      <w:r w:rsidRPr="0087198A">
        <w:rPr>
          <w:sz w:val="24"/>
        </w:rPr>
        <w:t xml:space="preserve"> (</w:t>
      </w:r>
      <w:r w:rsidRPr="0087198A">
        <w:rPr>
          <w:i/>
          <w:sz w:val="24"/>
        </w:rPr>
        <w:t>x</w:t>
      </w:r>
      <w:r w:rsidRPr="0087198A">
        <w:rPr>
          <w:sz w:val="24"/>
        </w:rPr>
        <w:t xml:space="preserve">-axis) and </w:t>
      </w:r>
      <w:r w:rsidRPr="0087198A">
        <w:rPr>
          <w:i/>
          <w:sz w:val="24"/>
        </w:rPr>
        <w:t>l</w:t>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 xml:space="preserve">When grown on cubic STO substrat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r w:rsidR="00B20D77" w:rsidRPr="0087198A">
        <w:rPr>
          <w:rFonts w:eastAsia="Times New Roman"/>
          <w:sz w:val="24"/>
          <w:szCs w:val="24"/>
        </w:rPr>
        <w:t>inhomogeneities</w:t>
      </w:r>
      <w:r w:rsidR="00A65998" w:rsidRPr="0087198A">
        <w:rPr>
          <w:rFonts w:eastAsia="Times New Roman"/>
          <w:sz w:val="24"/>
          <w:szCs w:val="24"/>
        </w:rPr>
        <w:t xml:space="preserve"> 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absent</w:t>
      </w:r>
      <w:r w:rsidR="00224D1A" w:rsidRPr="0087198A">
        <w:rPr>
          <w:rFonts w:eastAsia="Times New Roman"/>
          <w:sz w:val="24"/>
          <w:szCs w:val="24"/>
        </w:rPr>
        <w:t xml:space="preserve"> (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h</w:t>
      </w:r>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 xml:space="preserve">these film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15AC8693" w:rsidR="00033AD2" w:rsidRPr="0087198A" w:rsidRDefault="00033AD2" w:rsidP="00033AD2">
      <w:pPr>
        <w:spacing w:after="160" w:line="480" w:lineRule="auto"/>
        <w:ind w:firstLine="720"/>
        <w:jc w:val="both"/>
        <w:rPr>
          <w:rFonts w:eastAsia="Times New Roman"/>
          <w:sz w:val="24"/>
          <w:szCs w:val="24"/>
        </w:rPr>
      </w:pPr>
      <w:bookmarkStart w:id="3" w:name="_3znysh7" w:colFirst="0" w:colLast="0"/>
      <w:bookmarkEnd w:id="3"/>
      <w:r w:rsidRPr="0087198A">
        <w:rPr>
          <w:sz w:val="24"/>
        </w:rPr>
        <w:lastRenderedPageBreak/>
        <w:t>The effects of Gd deposition on the YBCO superconducting properties</w:t>
      </w:r>
      <w:r w:rsidR="00AD6E95" w:rsidRPr="0087198A">
        <w:rPr>
          <w:sz w:val="24"/>
        </w:rPr>
        <w:t xml:space="preserve"> were investigated by</w:t>
      </w:r>
      <w:r w:rsidRPr="0087198A">
        <w:rPr>
          <w:sz w:val="24"/>
        </w:rPr>
        <w:t xml:space="preserve"> magnetometry</w:t>
      </w:r>
      <w:r w:rsidR="000C01A2">
        <w:rPr>
          <w:sz w:val="24"/>
        </w:rPr>
        <w:t xml:space="preserve">, as well as </w:t>
      </w:r>
      <w:r w:rsidRPr="0087198A">
        <w:rPr>
          <w:rFonts w:eastAsia="Times New Roman"/>
          <w:sz w:val="24"/>
          <w:szCs w:val="24"/>
        </w:rPr>
        <w:t>resistivity</w:t>
      </w:r>
      <w:r w:rsidR="00FD0A32" w:rsidRPr="0087198A">
        <w:rPr>
          <w:rFonts w:eastAsia="Times New Roman"/>
          <w:sz w:val="24"/>
          <w:szCs w:val="24"/>
        </w:rPr>
        <w:t xml:space="preserve"> measurement</w:t>
      </w:r>
      <w:r w:rsidR="000C01A2">
        <w:rPr>
          <w:rFonts w:eastAsia="Times New Roman"/>
          <w:sz w:val="24"/>
          <w:szCs w:val="24"/>
        </w:rPr>
        <w:t>s</w:t>
      </w:r>
      <w:r w:rsidR="00FD0A32" w:rsidRPr="0087198A">
        <w:rPr>
          <w:rFonts w:eastAsia="Times New Roman"/>
          <w:sz w:val="24"/>
          <w:szCs w:val="24"/>
        </w:rPr>
        <w:t xml:space="preserve"> in the </w:t>
      </w:r>
      <w:r w:rsidR="000C01A2">
        <w:rPr>
          <w:sz w:val="24"/>
        </w:rPr>
        <w:t>v</w:t>
      </w:r>
      <w:r w:rsidRPr="0087198A">
        <w:rPr>
          <w:sz w:val="24"/>
        </w:rPr>
        <w:t xml:space="preserve">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417B9A">
        <w:rPr>
          <w:sz w:val="24"/>
        </w:rPr>
        <w:t xml:space="preserve">on heating </w:t>
      </w:r>
      <w:r w:rsidR="005F3835" w:rsidRPr="0087198A">
        <w:rPr>
          <w:sz w:val="24"/>
        </w:rPr>
        <w:t xml:space="preserve">from 5 K </w:t>
      </w:r>
      <w:r w:rsidR="006B2F1E" w:rsidRPr="0087198A">
        <w:rPr>
          <w:sz w:val="24"/>
        </w:rPr>
        <w:t>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reduction</w:t>
      </w:r>
      <w:r w:rsidR="00E82C61">
        <w:rPr>
          <w:rFonts w:eastAsia="Times New Roman"/>
          <w:sz w:val="24"/>
          <w:szCs w:val="24"/>
        </w:rPr>
        <w:t xml:space="preserve"> from</w:t>
      </w:r>
      <w:r w:rsidR="006D1240">
        <w:rPr>
          <w:rFonts w:eastAsia="Times New Roman"/>
          <w:sz w:val="24"/>
          <w:szCs w:val="24"/>
        </w:rPr>
        <w:t xml:space="preserve"> 78 K in the as grown state to 76 K</w:t>
      </w:r>
      <w:r w:rsidR="00A12B2E" w:rsidRPr="0087198A">
        <w:rPr>
          <w:rFonts w:eastAsia="Times New Roman"/>
          <w:sz w:val="24"/>
          <w:szCs w:val="24"/>
        </w:rPr>
        <w:t xml:space="preserve">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4B1B11BF" w:rsidR="00033AD2" w:rsidRPr="0087198A" w:rsidRDefault="00981D83" w:rsidP="00033AD2">
      <w:pPr>
        <w:spacing w:after="160" w:line="480" w:lineRule="auto"/>
        <w:ind w:firstLine="720"/>
        <w:jc w:val="both"/>
        <w:rPr>
          <w:rFonts w:eastAsia="Times New Roman"/>
          <w:sz w:val="24"/>
          <w:szCs w:val="24"/>
        </w:rPr>
      </w:pPr>
      <w:commentRangeStart w:id="4"/>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w:t>
      </w:r>
      <w:commentRangeEnd w:id="4"/>
      <w:r w:rsidR="000070E3">
        <w:rPr>
          <w:rStyle w:val="CommentReference"/>
          <w:rFonts w:eastAsia="Times New Roman"/>
        </w:rPr>
        <w:commentReference w:id="4"/>
      </w:r>
      <w:r w:rsidRPr="0087198A">
        <w:rPr>
          <w:sz w:val="24"/>
        </w:rPr>
        <w:t xml:space="preserve">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 </w:t>
      </w:r>
      <w:r w:rsidR="006776D5">
        <w:rPr>
          <w:sz w:val="24"/>
        </w:rPr>
        <w:t>much</w:t>
      </w:r>
      <w:r w:rsidR="00033AD2" w:rsidRPr="0087198A">
        <w:rPr>
          <w:sz w:val="24"/>
        </w:rPr>
        <w:t xml:space="preserve"> of the film possesses the </w:t>
      </w:r>
      <w:r w:rsidR="004E170D" w:rsidRPr="0087198A">
        <w:rPr>
          <w:rFonts w:eastAsia="Times New Roman"/>
          <w:sz w:val="24"/>
          <w:szCs w:val="24"/>
        </w:rPr>
        <w:t>as-made 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xml:space="preserve">; </w:t>
      </w:r>
      <w:proofErr w:type="gramStart"/>
      <w:r w:rsidR="004E170D" w:rsidRPr="0087198A">
        <w:rPr>
          <w:rFonts w:eastAsia="Times New Roman"/>
          <w:sz w:val="24"/>
          <w:szCs w:val="24"/>
        </w:rPr>
        <w:t>thus</w:t>
      </w:r>
      <w:proofErr w:type="gramEnd"/>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r w:rsidR="00417B9A">
        <w:rPr>
          <w:rFonts w:eastAsia="Times New Roman"/>
          <w:sz w:val="24"/>
          <w:szCs w:val="24"/>
        </w:rPr>
        <w:t xml:space="preserve">sample-averaged </w:t>
      </w:r>
      <w:r w:rsidR="004E170D" w:rsidRPr="0087198A">
        <w:rPr>
          <w:rFonts w:eastAsia="Times New Roman"/>
          <w:sz w:val="24"/>
          <w:szCs w:val="24"/>
        </w:rPr>
        <w:t xml:space="preserve">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DF4817">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w:t>
      </w:r>
      <w:r w:rsidR="00033AD2" w:rsidRPr="0087198A">
        <w:rPr>
          <w:sz w:val="24"/>
        </w:rPr>
        <w:lastRenderedPageBreak/>
        <w:t>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 xml:space="preserve">n even more </w:t>
      </w:r>
      <w:r w:rsidR="00417B9A">
        <w:rPr>
          <w:rFonts w:eastAsia="Times New Roman"/>
          <w:sz w:val="24"/>
          <w:szCs w:val="24"/>
        </w:rPr>
        <w:t>broadened</w:t>
      </w:r>
      <w:r w:rsidR="00417B9A" w:rsidRPr="0087198A">
        <w:rPr>
          <w:sz w:val="24"/>
        </w:rPr>
        <w:t xml:space="preserve"> </w:t>
      </w:r>
      <w:r w:rsidR="00033AD2" w:rsidRPr="0087198A">
        <w:rPr>
          <w:sz w:val="24"/>
        </w:rPr>
        <w:t>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oxygen deficient</w:t>
      </w:r>
      <w:r w:rsidR="006A349B" w:rsidRPr="0087198A">
        <w:rPr>
          <w:rFonts w:eastAsia="Times New Roman"/>
          <w:sz w:val="24"/>
          <w:szCs w:val="24"/>
        </w:rPr>
        <w:t xml:space="preserve"> </w:t>
      </w:r>
      <w:r w:rsidR="00417B9A">
        <w:rPr>
          <w:rFonts w:eastAsia="Times New Roman"/>
          <w:sz w:val="24"/>
          <w:szCs w:val="24"/>
        </w:rPr>
        <w:t>regions</w:t>
      </w:r>
      <w:r w:rsidR="00417B9A" w:rsidRPr="0087198A">
        <w:rPr>
          <w:sz w:val="24"/>
        </w:rPr>
        <w:t xml:space="preserve"> </w:t>
      </w:r>
      <w:r w:rsidR="00033AD2" w:rsidRPr="0087198A">
        <w:rPr>
          <w:sz w:val="24"/>
        </w:rPr>
        <w:t xml:space="preserve">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5AC7B713" w:rsidR="00033AD2" w:rsidRPr="0087198A" w:rsidRDefault="00033AD2" w:rsidP="00033AD2">
      <w:pPr>
        <w:spacing w:after="160" w:line="480" w:lineRule="auto"/>
        <w:ind w:firstLine="720"/>
        <w:jc w:val="both"/>
        <w:rPr>
          <w:rFonts w:eastAsia="Times New Roman"/>
          <w:sz w:val="24"/>
          <w:szCs w:val="24"/>
        </w:rPr>
      </w:pPr>
      <w:bookmarkStart w:id="5" w:name="_2et92p0" w:colFirst="0" w:colLast="0"/>
      <w:bookmarkEnd w:id="5"/>
      <w:r w:rsidRPr="0087198A">
        <w:rPr>
          <w:rFonts w:eastAsia="Times New Roman"/>
          <w:sz w:val="24"/>
          <w:szCs w:val="24"/>
        </w:rPr>
        <w:t xml:space="preserve">The Gd capping layer is expected to extract oxygen from the YBCO, resulting in the structural changes that were observed in XRD patterns. Cross-sectional high-angle annular dark field </w:t>
      </w:r>
      <w:r w:rsidR="00DF4817">
        <w:rPr>
          <w:rFonts w:eastAsia="Times New Roman"/>
          <w:sz w:val="24"/>
          <w:szCs w:val="24"/>
        </w:rPr>
        <w:t xml:space="preserve">(HAADF) images </w:t>
      </w:r>
      <w:r w:rsidRPr="0087198A">
        <w:rPr>
          <w:rFonts w:eastAsia="Times New Roman"/>
          <w:sz w:val="24"/>
          <w:szCs w:val="24"/>
        </w:rPr>
        <w:t xml:space="preserve">of the as-grown film at the STO/YBCO interface </w:t>
      </w:r>
      <w:r w:rsidR="00DF4817">
        <w:rPr>
          <w:rFonts w:eastAsia="Times New Roman"/>
          <w:sz w:val="24"/>
          <w:szCs w:val="24"/>
        </w:rPr>
        <w:t xml:space="preserve">obtained in an aberration corrected </w:t>
      </w:r>
      <w:r w:rsidR="00DF4817" w:rsidRPr="0087198A">
        <w:rPr>
          <w:rFonts w:eastAsia="Times New Roman"/>
          <w:sz w:val="24"/>
          <w:szCs w:val="24"/>
        </w:rPr>
        <w:t>scanning transmission electron microscop</w:t>
      </w:r>
      <w:r w:rsidR="00DF4817">
        <w:rPr>
          <w:rFonts w:eastAsia="Times New Roman"/>
          <w:sz w:val="24"/>
          <w:szCs w:val="24"/>
        </w:rPr>
        <w:t>e</w:t>
      </w:r>
      <w:r w:rsidR="00DF4817" w:rsidRPr="0087198A">
        <w:rPr>
          <w:rFonts w:eastAsia="Times New Roman"/>
          <w:sz w:val="24"/>
          <w:szCs w:val="24"/>
        </w:rPr>
        <w:t xml:space="preserve"> (STEM) </w:t>
      </w:r>
      <w:r w:rsidRPr="0087198A">
        <w:rPr>
          <w:rFonts w:eastAsia="Times New Roman"/>
          <w:sz w:val="24"/>
          <w:szCs w:val="24"/>
        </w:rPr>
        <w:t xml:space="preserve">show flat, epitaxial </w:t>
      </w:r>
      <w:r w:rsidR="00417B9A">
        <w:rPr>
          <w:rFonts w:eastAsia="Times New Roman"/>
          <w:sz w:val="24"/>
          <w:szCs w:val="24"/>
        </w:rPr>
        <w:t xml:space="preserve">c-axis oriented </w:t>
      </w:r>
      <w:r w:rsidRPr="0087198A">
        <w:rPr>
          <w:rFonts w:eastAsia="Times New Roman"/>
          <w:sz w:val="24"/>
          <w:szCs w:val="24"/>
        </w:rPr>
        <w:t>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The CuO chain</w:t>
      </w:r>
      <w:r w:rsidR="00DF4817">
        <w:rPr>
          <w:rFonts w:eastAsia="Times New Roman"/>
          <w:sz w:val="24"/>
          <w:szCs w:val="24"/>
        </w:rPr>
        <w:t>s</w:t>
      </w:r>
      <w:r w:rsidR="0095185F" w:rsidRPr="0087198A">
        <w:rPr>
          <w:rFonts w:eastAsia="Times New Roman"/>
          <w:sz w:val="24"/>
          <w:szCs w:val="24"/>
        </w:rPr>
        <w:t xml:space="preserve"> </w:t>
      </w:r>
      <w:r w:rsidR="00DF4817">
        <w:rPr>
          <w:rFonts w:eastAsia="Times New Roman"/>
          <w:sz w:val="24"/>
          <w:szCs w:val="24"/>
        </w:rPr>
        <w:t>are clearly</w:t>
      </w:r>
      <w:r w:rsidR="00DF4817" w:rsidRPr="0087198A">
        <w:rPr>
          <w:rFonts w:eastAsia="Times New Roman"/>
          <w:sz w:val="24"/>
          <w:szCs w:val="24"/>
        </w:rPr>
        <w:t xml:space="preserve"> </w:t>
      </w:r>
      <w:r w:rsidR="0095185F" w:rsidRPr="0087198A">
        <w:rPr>
          <w:rFonts w:eastAsia="Times New Roman"/>
          <w:sz w:val="24"/>
          <w:szCs w:val="24"/>
        </w:rPr>
        <w:t>manifested as dark</w:t>
      </w:r>
      <w:r w:rsidR="00DF4817">
        <w:rPr>
          <w:rFonts w:eastAsia="Times New Roman"/>
          <w:sz w:val="24"/>
          <w:szCs w:val="24"/>
        </w:rPr>
        <w:t>er</w:t>
      </w:r>
      <w:r w:rsidR="0095185F" w:rsidRPr="0087198A">
        <w:rPr>
          <w:rFonts w:eastAsia="Times New Roman"/>
          <w:sz w:val="24"/>
          <w:szCs w:val="24"/>
        </w:rPr>
        <w:t xml:space="preserve"> contrast region</w:t>
      </w:r>
      <w:r w:rsidR="00DF4817">
        <w:rPr>
          <w:rFonts w:eastAsia="Times New Roman"/>
          <w:sz w:val="24"/>
          <w:szCs w:val="24"/>
        </w:rPr>
        <w:t>s located</w:t>
      </w:r>
      <w:r w:rsidR="0095185F" w:rsidRPr="0087198A">
        <w:rPr>
          <w:rFonts w:eastAsia="Times New Roman"/>
          <w:sz w:val="24"/>
          <w:szCs w:val="24"/>
        </w:rPr>
        <w:t xml:space="preserve"> between </w:t>
      </w:r>
      <w:r w:rsidR="00365252" w:rsidRPr="0087198A">
        <w:rPr>
          <w:rFonts w:eastAsia="Times New Roman"/>
          <w:sz w:val="24"/>
          <w:szCs w:val="24"/>
        </w:rPr>
        <w:t xml:space="preserve">perovskite blocks </w:t>
      </w:r>
      <w:r w:rsidR="00DF4817">
        <w:rPr>
          <w:rFonts w:eastAsia="Times New Roman"/>
          <w:sz w:val="24"/>
          <w:szCs w:val="24"/>
        </w:rPr>
        <w:t xml:space="preserve">consisting </w:t>
      </w:r>
      <w:r w:rsidR="00365252" w:rsidRPr="0087198A">
        <w:rPr>
          <w:rFonts w:eastAsia="Times New Roman"/>
          <w:sz w:val="24"/>
          <w:szCs w:val="24"/>
        </w:rPr>
        <w:t xml:space="preserve">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DF4817">
        <w:rPr>
          <w:rFonts w:eastAsia="Times New Roman"/>
          <w:sz w:val="24"/>
          <w:szCs w:val="24"/>
        </w:rPr>
        <w:t>, which exhibit a brighter contrast due to the higher average Z-number</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 xml:space="preserve"> / 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w:t>
      </w:r>
      <w:r w:rsidR="006679A3">
        <w:rPr>
          <w:rFonts w:eastAsia="Times New Roman"/>
          <w:sz w:val="24"/>
          <w:szCs w:val="24"/>
        </w:rPr>
        <w:t xml:space="preserve">consisting in multiple CuO chain layers </w:t>
      </w:r>
      <w:r w:rsidR="00F623F3" w:rsidRPr="0087198A">
        <w:rPr>
          <w:rFonts w:eastAsia="Times New Roman"/>
          <w:sz w:val="24"/>
          <w:szCs w:val="24"/>
        </w:rPr>
        <w:t>is seen as a wider, dark-contrast region in the middle of bright contrast perovskite blocks.</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Effectively these </w:t>
      </w:r>
      <w:r w:rsidR="00BD3190" w:rsidRPr="0087198A">
        <w:rPr>
          <w:rFonts w:eastAsia="Times New Roman"/>
          <w:sz w:val="24"/>
          <w:szCs w:val="24"/>
        </w:rPr>
        <w:lastRenderedPageBreak/>
        <w:t xml:space="preserve">defects “carve out” the epitaxial YBCO film into smaller crystallites, consistent with the aforementioned </w:t>
      </w:r>
      <w:r w:rsidR="00FE3D6E" w:rsidRPr="0087198A">
        <w:rPr>
          <w:rFonts w:eastAsia="Times New Roman"/>
          <w:sz w:val="24"/>
          <w:szCs w:val="24"/>
        </w:rPr>
        <w:t>much reduced crystallite size</w:t>
      </w:r>
      <w:r w:rsidR="00BD3190" w:rsidRPr="0087198A">
        <w:rPr>
          <w:rFonts w:eastAsia="Times New Roman"/>
          <w:sz w:val="24"/>
          <w:szCs w:val="24"/>
        </w:rPr>
        <w:t xml:space="preserve"> extracted from XRD peak width.</w:t>
      </w:r>
      <w:r w:rsidR="00DF4817">
        <w:rPr>
          <w:rFonts w:eastAsia="Times New Roman"/>
          <w:sz w:val="24"/>
          <w:szCs w:val="24"/>
        </w:rPr>
        <w:t xml:space="preserve"> </w:t>
      </w:r>
      <w:r w:rsidRPr="0087198A">
        <w:rPr>
          <w:rFonts w:eastAsia="Times New Roman"/>
          <w:sz w:val="24"/>
          <w:szCs w:val="24"/>
        </w:rPr>
        <w:t xml:space="preserve">Examples of similar stacking faults have been </w:t>
      </w:r>
      <w:r w:rsidR="00C87D4A" w:rsidRPr="0087198A">
        <w:rPr>
          <w:rFonts w:eastAsia="Times New Roman"/>
          <w:sz w:val="24"/>
          <w:szCs w:val="24"/>
        </w:rPr>
        <w:t xml:space="preserve">previously </w:t>
      </w:r>
      <w:r w:rsidRPr="0087198A">
        <w:rPr>
          <w:rFonts w:eastAsia="Times New Roman"/>
          <w:sz w:val="24"/>
          <w:szCs w:val="24"/>
        </w:rPr>
        <w:t xml:space="preserve">reported in </w:t>
      </w:r>
      <w:r w:rsidR="00F43690" w:rsidRPr="0087198A">
        <w:rPr>
          <w:rFonts w:eastAsia="Times New Roman"/>
          <w:sz w:val="24"/>
          <w:szCs w:val="24"/>
        </w:rPr>
        <w:t>pulse</w:t>
      </w:r>
      <w:r w:rsidR="00175A36">
        <w:rPr>
          <w:rFonts w:eastAsia="Times New Roman"/>
          <w:sz w:val="24"/>
          <w:szCs w:val="24"/>
        </w:rPr>
        <w:t>d</w:t>
      </w:r>
      <w:r w:rsidR="00F43690" w:rsidRPr="0087198A">
        <w:rPr>
          <w:rFonts w:eastAsia="Times New Roman"/>
          <w:sz w:val="24"/>
          <w:szCs w:val="24"/>
        </w:rPr>
        <w:t xml:space="preserv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Y-123, with numbers denoting cation stoichiometry), e.g. Y-124 and Y-</w:t>
      </w:r>
      <w:commentRangeStart w:id="6"/>
      <w:r w:rsidRPr="0087198A">
        <w:rPr>
          <w:rFonts w:eastAsia="Times New Roman"/>
          <w:sz w:val="24"/>
          <w:szCs w:val="24"/>
        </w:rPr>
        <w:t>247</w:t>
      </w:r>
      <w:commentRangeEnd w:id="6"/>
      <w:r w:rsidR="00635C1B">
        <w:rPr>
          <w:rStyle w:val="CommentReference"/>
          <w:rFonts w:eastAsia="Times New Roman"/>
        </w:rPr>
        <w:commentReference w:id="6"/>
      </w:r>
      <w:ins w:id="7" w:author="pdmurray" w:date="2018-10-17T00:55:00Z">
        <w:r w:rsidR="005D108D">
          <w:rPr>
            <w:rFonts w:eastAsia="Times New Roman"/>
            <w:sz w:val="24"/>
            <w:szCs w:val="24"/>
          </w:rPr>
          <w:t xml:space="preserve"> </w:t>
        </w:r>
        <w:r w:rsidR="005D108D">
          <w:rPr>
            <w:rFonts w:eastAsia="Times New Roman"/>
            <w:sz w:val="24"/>
            <w:szCs w:val="24"/>
          </w:rPr>
          <w:fldChar w:fldCharType="begin" w:fldLock="1"/>
        </w:r>
      </w:ins>
      <w:r w:rsidR="005D108D">
        <w:rPr>
          <w:rFonts w:eastAsia="Times New Roman"/>
          <w:sz w:val="24"/>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i&gt;31&lt;/i&gt;)","plainTextFormattedCitation":"(31)","previouslyFormattedCitation":"(&lt;i&gt;31&lt;/i&gt;)"},"properties":{"noteIndex":0},"schema":"https://github.com/citation-style-language/schema/raw/master/csl-citation.json"}</w:instrText>
      </w:r>
      <w:r w:rsidR="005D108D">
        <w:rPr>
          <w:rFonts w:eastAsia="Times New Roman"/>
          <w:sz w:val="24"/>
          <w:szCs w:val="24"/>
        </w:rPr>
        <w:fldChar w:fldCharType="separate"/>
      </w:r>
      <w:r w:rsidR="005D108D" w:rsidRPr="005D108D">
        <w:rPr>
          <w:rFonts w:eastAsia="Times New Roman"/>
          <w:noProof/>
          <w:sz w:val="24"/>
          <w:szCs w:val="24"/>
        </w:rPr>
        <w:t>(</w:t>
      </w:r>
      <w:r w:rsidR="005D108D" w:rsidRPr="005D108D">
        <w:rPr>
          <w:rFonts w:eastAsia="Times New Roman"/>
          <w:i/>
          <w:noProof/>
          <w:sz w:val="24"/>
          <w:szCs w:val="24"/>
        </w:rPr>
        <w:t>31</w:t>
      </w:r>
      <w:r w:rsidR="005D108D" w:rsidRPr="005D108D">
        <w:rPr>
          <w:rFonts w:eastAsia="Times New Roman"/>
          <w:noProof/>
          <w:sz w:val="24"/>
          <w:szCs w:val="24"/>
        </w:rPr>
        <w:t>)</w:t>
      </w:r>
      <w:ins w:id="8" w:author="pdmurray" w:date="2018-10-17T00:55:00Z">
        <w:r w:rsidR="005D108D">
          <w:rPr>
            <w:rFonts w:eastAsia="Times New Roman"/>
            <w:sz w:val="24"/>
            <w:szCs w:val="24"/>
          </w:rPr>
          <w:fldChar w:fldCharType="end"/>
        </w:r>
      </w:ins>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64E48">
        <w:rPr>
          <w:rFonts w:ascii="Cambria Math" w:eastAsia="Times New Roman" w:hAnsi="Cambria Math" w:cs="Cambria Math"/>
          <w:sz w:val="24"/>
          <w:szCs w:val="24"/>
        </w:rPr>
        <w:instrText>≃</w:instrText>
      </w:r>
      <w:r w:rsidR="00964E4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64E48">
        <w:rPr>
          <w:rFonts w:ascii="Cambria Math" w:eastAsia="Times New Roman" w:hAnsi="Cambria Math" w:cs="Cambria Math"/>
          <w:sz w:val="24"/>
          <w:szCs w:val="24"/>
        </w:rPr>
        <w:instrText>≃</w:instrText>
      </w:r>
      <w:r w:rsidR="00964E4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i&gt;32&lt;/i&gt;–&lt;i&gt;34&lt;/i&gt;)","plainTextFormattedCitation":"(32–34)","previouslyFormattedCitation":"(&lt;i&gt;32&lt;/i&gt;–&lt;i&gt;35&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2</w:t>
      </w:r>
      <w:r w:rsidR="00964E48" w:rsidRPr="00964E48">
        <w:rPr>
          <w:rFonts w:eastAsia="Times New Roman"/>
          <w:noProof/>
          <w:sz w:val="24"/>
          <w:szCs w:val="24"/>
        </w:rPr>
        <w:t>–</w:t>
      </w:r>
      <w:r w:rsidR="00964E48" w:rsidRPr="00964E48">
        <w:rPr>
          <w:rFonts w:eastAsia="Times New Roman"/>
          <w:i/>
          <w:noProof/>
          <w:sz w:val="24"/>
          <w:szCs w:val="24"/>
        </w:rPr>
        <w:t>34</w:t>
      </w:r>
      <w:r w:rsidR="00964E48" w:rsidRPr="00964E4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11392ECB"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Gd is the only significant neutron absorber present in this system, the </w:t>
      </w:r>
      <w:r w:rsidR="000D3A7D" w:rsidRPr="0087198A">
        <w:rPr>
          <w:rFonts w:eastAsia="Times New Roman"/>
          <w:sz w:val="24"/>
          <w:szCs w:val="24"/>
        </w:rPr>
        <w:lastRenderedPageBreak/>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Gd interdiffusion.</w:t>
      </w:r>
    </w:p>
    <w:p w14:paraId="4FD9B827" w14:textId="27ADB5FF" w:rsidR="00033AD2" w:rsidRPr="0087198A" w:rsidRDefault="002B0DC4" w:rsidP="00033AD2">
      <w:pPr>
        <w:spacing w:after="160" w:line="480" w:lineRule="auto"/>
        <w:ind w:firstLine="720"/>
        <w:jc w:val="both"/>
        <w:rPr>
          <w:rFonts w:ascii="Calibri" w:hAnsi="Calibri" w:cs="Calibri"/>
          <w:sz w:val="24"/>
          <w:szCs w:val="24"/>
        </w:rPr>
      </w:pPr>
      <w:bookmarkStart w:id="9" w:name="_tyjcwt" w:colFirst="0" w:colLast="0"/>
      <w:bookmarkEnd w:id="9"/>
      <w:r>
        <w:rPr>
          <w:rFonts w:eastAsia="Times New Roman"/>
          <w:sz w:val="24"/>
          <w:szCs w:val="24"/>
        </w:rPr>
        <w:t>T</w:t>
      </w:r>
      <w:r w:rsidR="00033AD2" w:rsidRPr="0087198A">
        <w:rPr>
          <w:rFonts w:eastAsia="Times New Roman"/>
          <w:sz w:val="24"/>
          <w:szCs w:val="24"/>
        </w:rPr>
        <w:t xml:space="preserve">he PNR results are consistent with the extraction of oxygen from the YBCO, </w:t>
      </w:r>
      <w:r>
        <w:rPr>
          <w:rFonts w:eastAsia="Times New Roman"/>
          <w:sz w:val="24"/>
          <w:szCs w:val="24"/>
        </w:rPr>
        <w:t xml:space="preserve">and </w:t>
      </w:r>
      <w:r w:rsidR="00033AD2" w:rsidRPr="0087198A">
        <w:rPr>
          <w:rFonts w:eastAsia="Times New Roman"/>
          <w:sz w:val="24"/>
          <w:szCs w:val="24"/>
        </w:rPr>
        <w:t xml:space="preserve">fluorescence yield (FY) XAS measurements performed at the Cu </w:t>
      </w:r>
      <w:r w:rsidR="00033AD2" w:rsidRPr="0087198A">
        <w:rPr>
          <w:rFonts w:eastAsia="Times New Roman"/>
          <w:i/>
          <w:sz w:val="24"/>
          <w:szCs w:val="24"/>
        </w:rPr>
        <w:t>L</w:t>
      </w:r>
      <w:r w:rsidR="00033AD2" w:rsidRPr="0087198A">
        <w:rPr>
          <w:rFonts w:eastAsia="Times New Roman"/>
          <w:sz w:val="24"/>
          <w:szCs w:val="24"/>
          <w:vertAlign w:val="subscript"/>
        </w:rPr>
        <w:t>2,3</w:t>
      </w:r>
      <w:r w:rsidR="00033AD2" w:rsidRPr="0087198A">
        <w:rPr>
          <w:rFonts w:eastAsia="Times New Roman"/>
          <w:sz w:val="24"/>
          <w:szCs w:val="24"/>
        </w:rPr>
        <w:t xml:space="preserve">-edges directly confirm a change in the Cu valence </w:t>
      </w:r>
      <w:r>
        <w:rPr>
          <w:rFonts w:eastAsia="Times New Roman"/>
          <w:sz w:val="24"/>
          <w:szCs w:val="24"/>
        </w:rPr>
        <w:t xml:space="preserve">induced by </w:t>
      </w:r>
      <w:r w:rsidR="00033AD2" w:rsidRPr="0087198A">
        <w:rPr>
          <w:rFonts w:eastAsia="Times New Roman"/>
          <w:sz w:val="24"/>
          <w:szCs w:val="24"/>
        </w:rPr>
        <w:t>the oxygen extraction. The XA</w:t>
      </w:r>
      <w:r w:rsidR="000D3A7D" w:rsidRPr="0087198A">
        <w:rPr>
          <w:rFonts w:eastAsia="Times New Roman"/>
          <w:sz w:val="24"/>
          <w:szCs w:val="24"/>
        </w:rPr>
        <w:t>S</w:t>
      </w:r>
      <w:r w:rsidR="00033AD2"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00033AD2"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6&lt;/i&gt;, &lt;i&gt;37&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5</w:t>
      </w:r>
      <w:r w:rsidR="00964E48" w:rsidRPr="00964E48">
        <w:rPr>
          <w:rFonts w:eastAsia="Times New Roman"/>
          <w:noProof/>
          <w:sz w:val="24"/>
          <w:szCs w:val="24"/>
        </w:rPr>
        <w:t xml:space="preserve">, </w:t>
      </w:r>
      <w:r w:rsidR="00964E48" w:rsidRPr="00964E48">
        <w:rPr>
          <w:rFonts w:eastAsia="Times New Roman"/>
          <w:i/>
          <w:noProof/>
          <w:sz w:val="24"/>
          <w:szCs w:val="24"/>
        </w:rPr>
        <w:t>36</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ascii="Calibri" w:hAnsi="Calibri" w:cs="Calibri"/>
          <w:sz w:val="24"/>
          <w:szCs w:val="24"/>
        </w:rPr>
        <w:t xml:space="preserve"> </w:t>
      </w:r>
      <w:r w:rsidR="00033AD2"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around 933 e</w:t>
      </w:r>
      <w:r w:rsidR="00033AD2"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00033AD2"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ve been measured. Evidence for the strong localization of valence Cu 3d electrons is indicated by the Coulomb interaction Ucd</w:instrText>
      </w:r>
      <w:r w:rsidR="00964E48">
        <w:rPr>
          <w:rFonts w:ascii="Cambria Math" w:eastAsia="Times New Roman" w:hAnsi="Cambria Math" w:cs="Cambria Math"/>
          <w:sz w:val="24"/>
          <w:szCs w:val="24"/>
        </w:rPr>
        <w:instrText>∼</w:instrText>
      </w:r>
      <w:r w:rsidR="00964E4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 &lt;i&gt;38&lt;/i&gt;)","plainTextFormattedCitation":"(8, 37, 38)","previouslyFormattedCitation":"(&lt;i&gt;8&lt;/i&gt;, &lt;i&gt;38&lt;/i&gt;, &lt;i&gt;39&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8</w:t>
      </w:r>
      <w:r w:rsidR="00964E48" w:rsidRPr="00964E48">
        <w:rPr>
          <w:rFonts w:eastAsia="Times New Roman"/>
          <w:noProof/>
          <w:sz w:val="24"/>
          <w:szCs w:val="24"/>
        </w:rPr>
        <w:t xml:space="preserve">, </w:t>
      </w:r>
      <w:r w:rsidR="00964E48" w:rsidRPr="00964E48">
        <w:rPr>
          <w:rFonts w:eastAsia="Times New Roman"/>
          <w:i/>
          <w:noProof/>
          <w:sz w:val="24"/>
          <w:szCs w:val="24"/>
        </w:rPr>
        <w:t>37</w:t>
      </w:r>
      <w:r w:rsidR="00964E48" w:rsidRPr="00964E48">
        <w:rPr>
          <w:rFonts w:eastAsia="Times New Roman"/>
          <w:noProof/>
          <w:sz w:val="24"/>
          <w:szCs w:val="24"/>
        </w:rPr>
        <w:t xml:space="preserve">, </w:t>
      </w:r>
      <w:r w:rsidR="00964E48" w:rsidRPr="00964E48">
        <w:rPr>
          <w:rFonts w:eastAsia="Times New Roman"/>
          <w:i/>
          <w:noProof/>
          <w:sz w:val="24"/>
          <w:szCs w:val="24"/>
        </w:rPr>
        <w:t>38</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00033AD2" w:rsidRPr="0087198A">
        <w:rPr>
          <w:rFonts w:eastAsia="Times New Roman"/>
          <w:sz w:val="24"/>
          <w:szCs w:val="24"/>
        </w:rPr>
        <w:t xml:space="preserve"> confirming the loss of oxygen within the chains. A second resonance associated with the Cu</w:t>
      </w:r>
      <w:r w:rsidR="00033AD2" w:rsidRPr="0087198A">
        <w:rPr>
          <w:rFonts w:eastAsia="Times New Roman"/>
          <w:sz w:val="24"/>
          <w:szCs w:val="24"/>
          <w:vertAlign w:val="superscript"/>
        </w:rPr>
        <w:t>+</w:t>
      </w:r>
      <w:r w:rsidR="00033AD2" w:rsidRPr="0087198A">
        <w:rPr>
          <w:rFonts w:eastAsia="Times New Roman"/>
          <w:sz w:val="24"/>
          <w:szCs w:val="24"/>
        </w:rPr>
        <w:t xml:space="preserve"> valence state emerges a</w:t>
      </w:r>
      <w:r w:rsidR="00CD569B" w:rsidRPr="0087198A">
        <w:rPr>
          <w:rFonts w:eastAsia="Times New Roman"/>
          <w:sz w:val="24"/>
          <w:szCs w:val="24"/>
        </w:rPr>
        <w:t xml:space="preserve">t 934 </w:t>
      </w:r>
      <w:r w:rsidR="00033AD2"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00033AD2" w:rsidRPr="0087198A">
        <w:rPr>
          <w:rFonts w:eastAsia="Times New Roman"/>
          <w:sz w:val="24"/>
          <w:szCs w:val="24"/>
        </w:rPr>
        <w:t xml:space="preserve"> 7 nm and 20 nm</w:t>
      </w:r>
      <w:r w:rsidR="00234B2D" w:rsidRPr="0087198A">
        <w:rPr>
          <w:rFonts w:eastAsia="Times New Roman"/>
          <w:sz w:val="24"/>
          <w:szCs w:val="24"/>
        </w:rPr>
        <w:t>;</w:t>
      </w:r>
      <w:r w:rsidR="00033AD2" w:rsidRPr="0087198A">
        <w:rPr>
          <w:rFonts w:eastAsia="Times New Roman"/>
          <w:sz w:val="24"/>
          <w:szCs w:val="24"/>
        </w:rPr>
        <w:t xml:space="preserve"> </w:t>
      </w:r>
      <w:r w:rsidR="00234B2D" w:rsidRPr="0087198A">
        <w:rPr>
          <w:rFonts w:eastAsia="Times New Roman"/>
          <w:sz w:val="24"/>
          <w:szCs w:val="24"/>
        </w:rPr>
        <w:t>t</w:t>
      </w:r>
      <w:r w:rsidR="00033AD2"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7&lt;/i&gt;)","plainTextFormattedCitation":"(37)","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7</w:t>
      </w:r>
      <w:r w:rsidR="00964E48" w:rsidRPr="00964E48">
        <w:rPr>
          <w:rFonts w:eastAsia="Times New Roman"/>
          <w:noProof/>
          <w:sz w:val="24"/>
          <w:szCs w:val="24"/>
        </w:rPr>
        <w:t>)</w:t>
      </w:r>
      <w:r w:rsidR="007137E7" w:rsidRPr="0087198A">
        <w:rPr>
          <w:rFonts w:eastAsia="Times New Roman"/>
          <w:sz w:val="24"/>
          <w:szCs w:val="24"/>
        </w:rPr>
        <w:fldChar w:fldCharType="end"/>
      </w:r>
      <w:r w:rsidR="00033AD2" w:rsidRPr="0087198A">
        <w:rPr>
          <w:rFonts w:eastAsia="Times New Roman"/>
          <w:sz w:val="24"/>
          <w:szCs w:val="24"/>
        </w:rPr>
        <w:t>. The bulk sensitivity of FY measurements (</w:t>
      </w:r>
      <w:r w:rsidR="00C11296" w:rsidRPr="0087198A">
        <w:rPr>
          <w:rFonts w:eastAsia="Times New Roman"/>
          <w:sz w:val="24"/>
          <w:szCs w:val="24"/>
        </w:rPr>
        <w:t>~</w:t>
      </w:r>
      <w:r w:rsidR="00033AD2" w:rsidRPr="0087198A">
        <w:rPr>
          <w:rFonts w:eastAsia="Times New Roman"/>
          <w:sz w:val="24"/>
          <w:szCs w:val="24"/>
        </w:rPr>
        <w:t>70% X-ray transmission through 100 nm of YBCO at Cu-</w:t>
      </w:r>
      <w:r w:rsidR="00033AD2" w:rsidRPr="0087198A">
        <w:rPr>
          <w:rFonts w:eastAsia="Times New Roman"/>
          <w:i/>
          <w:sz w:val="24"/>
          <w:szCs w:val="24"/>
        </w:rPr>
        <w:t>L</w:t>
      </w:r>
      <w:r w:rsidR="00033AD2" w:rsidRPr="0087198A">
        <w:rPr>
          <w:rFonts w:eastAsia="Times New Roman"/>
          <w:sz w:val="24"/>
          <w:szCs w:val="24"/>
          <w:vertAlign w:val="subscript"/>
        </w:rPr>
        <w:t>2</w:t>
      </w:r>
      <w:r w:rsidR="00033AD2" w:rsidRPr="0087198A">
        <w:rPr>
          <w:rFonts w:eastAsia="Times New Roman"/>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w:t>
      </w:r>
      <w:r w:rsidR="00E75DD9">
        <w:rPr>
          <w:rFonts w:eastAsia="Times New Roman"/>
          <w:sz w:val="24"/>
          <w:szCs w:val="24"/>
        </w:rPr>
        <w:t xml:space="preserve">at room temperature </w:t>
      </w:r>
      <w:r w:rsidR="00033AD2" w:rsidRPr="0087198A">
        <w:rPr>
          <w:rFonts w:eastAsia="Times New Roman"/>
          <w:sz w:val="24"/>
          <w:szCs w:val="24"/>
        </w:rPr>
        <w:t xml:space="preserve">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00033AD2"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00033AD2"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68A786E6" w14:textId="2D5CCEB1" w:rsidR="004C0850"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back towards the electron-</w:t>
      </w:r>
      <w:r w:rsidR="00263ACC" w:rsidRPr="0087198A">
        <w:rPr>
          <w:rFonts w:eastAsia="Times New Roman"/>
          <w:sz w:val="24"/>
          <w:szCs w:val="24"/>
        </w:rPr>
        <w:lastRenderedPageBreak/>
        <w:t xml:space="preserve">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commentRangeStart w:id="10"/>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commentRangeEnd w:id="10"/>
      <w:r w:rsidR="00A42BEF">
        <w:rPr>
          <w:rStyle w:val="CommentReference"/>
          <w:rFonts w:eastAsia="Times New Roman"/>
        </w:rPr>
        <w:commentReference w:id="10"/>
      </w:r>
      <w:r w:rsidR="00120B5D">
        <w:rPr>
          <w:rFonts w:eastAsia="Times New Roman"/>
          <w:sz w:val="24"/>
          <w:szCs w:val="24"/>
        </w:rPr>
        <w:t xml:space="preserve"> </w:t>
      </w:r>
      <w:r w:rsidR="00AC56BB">
        <w:rPr>
          <w:rFonts w:eastAsia="Times New Roman"/>
          <w:sz w:val="24"/>
          <w:szCs w:val="24"/>
        </w:rPr>
        <w:t xml:space="preserve">In addition to these extended defects, </w:t>
      </w:r>
      <w:r w:rsidR="00181A68">
        <w:rPr>
          <w:rFonts w:eastAsia="Times New Roman"/>
          <w:sz w:val="24"/>
          <w:szCs w:val="24"/>
        </w:rPr>
        <w:t xml:space="preserve">YBCO </w:t>
      </w:r>
      <w:r w:rsidR="00295AD9">
        <w:rPr>
          <w:rFonts w:eastAsia="Times New Roman"/>
          <w:sz w:val="24"/>
          <w:szCs w:val="24"/>
        </w:rPr>
        <w:t xml:space="preserve">is also known </w:t>
      </w:r>
      <w:r w:rsidR="00181A68">
        <w:rPr>
          <w:rFonts w:eastAsia="Times New Roman"/>
          <w:sz w:val="24"/>
          <w:szCs w:val="24"/>
        </w:rPr>
        <w:t xml:space="preserve">to be susceptible to point defects or </w:t>
      </w:r>
      <w:r w:rsidR="005776A4">
        <w:rPr>
          <w:rFonts w:eastAsia="Times New Roman"/>
          <w:sz w:val="24"/>
          <w:szCs w:val="24"/>
        </w:rPr>
        <w:t xml:space="preserve">disorder, owing to </w:t>
      </w:r>
      <w:r w:rsidR="00C51CD0">
        <w:rPr>
          <w:rFonts w:eastAsia="Times New Roman"/>
          <w:sz w:val="24"/>
          <w:szCs w:val="24"/>
        </w:rPr>
        <w:t>its</w:t>
      </w:r>
      <w:r w:rsidR="005776A4">
        <w:rPr>
          <w:rFonts w:eastAsia="Times New Roman"/>
          <w:sz w:val="24"/>
          <w:szCs w:val="24"/>
        </w:rPr>
        <w:t xml:space="preserve"> </w:t>
      </w:r>
      <w:r w:rsidR="00C51CD0">
        <w:rPr>
          <w:rFonts w:eastAsia="Times New Roman"/>
          <w:sz w:val="24"/>
          <w:szCs w:val="24"/>
        </w:rPr>
        <w:t>short superconducting coherence length (</w:t>
      </w:r>
      <m:oMath>
        <m:r>
          <w:rPr>
            <w:rFonts w:ascii="Cambria Math" w:eastAsia="Times New Roman" w:hAnsi="Cambria Math"/>
            <w:sz w:val="24"/>
            <w:szCs w:val="24"/>
          </w:rPr>
          <m:t>ξ∼20 Å</m:t>
        </m:r>
      </m:oMath>
      <w:r w:rsidR="00C51CD0">
        <w:rPr>
          <w:rFonts w:eastAsia="Times New Roman"/>
          <w:sz w:val="24"/>
          <w:szCs w:val="24"/>
        </w:rPr>
        <w:t>)</w:t>
      </w:r>
      <w:r w:rsidR="00181A68">
        <w:rPr>
          <w:rFonts w:eastAsia="Times New Roman"/>
          <w:sz w:val="24"/>
          <w:szCs w:val="24"/>
        </w:rPr>
        <w:t xml:space="preserve">. </w:t>
      </w:r>
      <w:r w:rsidR="00295AD9">
        <w:rPr>
          <w:rFonts w:eastAsia="Times New Roman"/>
          <w:sz w:val="24"/>
          <w:szCs w:val="24"/>
        </w:rPr>
        <w:t xml:space="preserve">Studies of ion-irradiation-induced disorder have shown that </w:t>
      </w:r>
      <w:r w:rsidR="00C05E86">
        <w:rPr>
          <w:rFonts w:eastAsia="Times New Roman"/>
          <w:sz w:val="24"/>
          <w:szCs w:val="24"/>
        </w:rPr>
        <w:t>with increasing</w:t>
      </w:r>
      <w:r w:rsidR="00295AD9">
        <w:rPr>
          <w:rFonts w:eastAsia="Times New Roman"/>
          <w:sz w:val="24"/>
          <w:szCs w:val="24"/>
        </w:rPr>
        <w:t xml:space="preserve"> defect density</w:t>
      </w:r>
      <w:r w:rsidR="00B55AD2">
        <w:rPr>
          <w:rFonts w:eastAsia="Times New Roman"/>
          <w:sz w:val="24"/>
          <w:szCs w:val="24"/>
        </w:rPr>
        <w:t>,</w:t>
      </w:r>
      <w:r w:rsidR="00295AD9">
        <w:rPr>
          <w:rFonts w:eastAsia="Times New Roman"/>
          <w:sz w:val="24"/>
          <w:szCs w:val="24"/>
        </w:rPr>
        <w:t xml:space="preserve"> </w:t>
      </w:r>
      <w:r w:rsidR="00B55AD2">
        <w:rPr>
          <w:rFonts w:eastAsia="Times New Roman"/>
          <w:sz w:val="24"/>
          <w:szCs w:val="24"/>
        </w:rPr>
        <w:t xml:space="preserve">the electron mean free path is reduced, </w:t>
      </w:r>
      <w:r w:rsidR="003F050C">
        <w:rPr>
          <w:rFonts w:eastAsia="Times New Roman"/>
          <w:sz w:val="24"/>
          <w:szCs w:val="24"/>
        </w:rPr>
        <w:t>suppressing</w:t>
      </w:r>
      <w:r w:rsidR="00B55AD2">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120B5D">
        <w:rPr>
          <w:rFonts w:eastAsia="Times New Roman"/>
          <w:sz w:val="24"/>
          <w:szCs w:val="24"/>
        </w:rPr>
        <w:t xml:space="preserve"> </w:t>
      </w:r>
      <w:r w:rsidR="00120B5D">
        <w:rPr>
          <w:rFonts w:eastAsia="Times New Roman"/>
          <w:sz w:val="24"/>
          <w:szCs w:val="24"/>
        </w:rPr>
        <w:fldChar w:fldCharType="begin" w:fldLock="1"/>
      </w:r>
      <w:r w:rsidR="00964E48">
        <w:rPr>
          <w:rFonts w:eastAsia="Times New Roman"/>
          <w:sz w:val="24"/>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lt;sub&gt;2&lt;/sub&gt;Cu&lt;sub&gt;3&lt;/sub&gt;O&lt;sub&gt;7-δ&lt;/sub&gt;/Pb junctions","type":"article-journal","volume":"57"},"uris":["http://www.mendeley.com/documents/?uuid=9ffbc3f9-ede6-4cf9-9747-bb416d3b212f"]}],"mendeley":{"formattedCitation":"(&lt;i&gt;39&lt;/i&gt;)","plainTextFormattedCitation":"(39)","previouslyFormattedCitation":"(&lt;i&gt;40&lt;/i&gt;)"},"properties":{"noteIndex":0},"schema":"https://github.com/citation-style-language/schema/raw/master/csl-citation.json"}</w:instrText>
      </w:r>
      <w:r w:rsidR="00120B5D">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9</w:t>
      </w:r>
      <w:r w:rsidR="00964E48" w:rsidRPr="00964E48">
        <w:rPr>
          <w:rFonts w:eastAsia="Times New Roman"/>
          <w:noProof/>
          <w:sz w:val="24"/>
          <w:szCs w:val="24"/>
        </w:rPr>
        <w:t>)</w:t>
      </w:r>
      <w:r w:rsidR="00120B5D">
        <w:rPr>
          <w:rFonts w:eastAsia="Times New Roman"/>
          <w:sz w:val="24"/>
          <w:szCs w:val="24"/>
        </w:rPr>
        <w:fldChar w:fldCharType="end"/>
      </w:r>
      <w:r w:rsidR="00B55AD2">
        <w:rPr>
          <w:rFonts w:eastAsia="Times New Roman"/>
          <w:sz w:val="24"/>
          <w:szCs w:val="24"/>
        </w:rPr>
        <w:t>.</w:t>
      </w:r>
      <w:r w:rsidR="00120B5D">
        <w:rPr>
          <w:rFonts w:eastAsia="Times New Roman"/>
          <w:sz w:val="24"/>
          <w:szCs w:val="24"/>
        </w:rPr>
        <w:t xml:space="preserve"> Therefore</w:t>
      </w:r>
      <w:r w:rsidR="0020377F">
        <w:rPr>
          <w:rFonts w:eastAsia="Times New Roman"/>
          <w:sz w:val="24"/>
          <w:szCs w:val="24"/>
        </w:rPr>
        <w:t xml:space="preserve">, </w:t>
      </w:r>
      <w:r w:rsidR="004C0850">
        <w:rPr>
          <w:rFonts w:eastAsia="Times New Roman"/>
          <w:sz w:val="24"/>
          <w:szCs w:val="24"/>
        </w:rPr>
        <w:t xml:space="preserve">Gd capping may also reduc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4C0850">
        <w:rPr>
          <w:rFonts w:eastAsia="Times New Roman"/>
          <w:sz w:val="24"/>
          <w:szCs w:val="24"/>
        </w:rPr>
        <w:t xml:space="preserve"> by decreasing the electron mean free path, as the density of CuO stacking faults as well as disorder arising from oxygen migration is expected to correlate with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oMath>
      <w:r w:rsidR="004C0850">
        <w:rPr>
          <w:rFonts w:eastAsia="Times New Roman"/>
          <w:sz w:val="24"/>
          <w:szCs w:val="24"/>
        </w:rPr>
        <w:t>.</w:t>
      </w:r>
    </w:p>
    <w:p w14:paraId="6C83721D" w14:textId="50792154"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Spectroscopic measurements reveal the loss of oxygen with the CuO chains as well as a decrease in the average Cu valence, indicating that oxygen leaching effectively acts to electron dope the YBCO</w:t>
      </w:r>
      <w:r w:rsidR="003224B5">
        <w:rPr>
          <w:rFonts w:eastAsia="Times New Roman"/>
          <w:sz w:val="24"/>
          <w:szCs w:val="24"/>
        </w:rPr>
        <w:t xml:space="preserve"> and thus decreases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STEM images reveal the presence of defects associated with </w:t>
      </w:r>
      <w:r w:rsidR="00F12A1B" w:rsidRPr="0087198A">
        <w:rPr>
          <w:rFonts w:eastAsia="Times New Roman"/>
          <w:sz w:val="24"/>
          <w:szCs w:val="24"/>
        </w:rPr>
        <w:lastRenderedPageBreak/>
        <w:t>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w:t>
      </w:r>
      <w:r w:rsidR="00A858CB">
        <w:rPr>
          <w:rFonts w:eastAsia="Times New Roman"/>
          <w:sz w:val="24"/>
          <w:szCs w:val="24"/>
        </w:rPr>
        <w:t>field control</w:t>
      </w:r>
      <w:r w:rsidR="00A858CB" w:rsidRPr="0087198A">
        <w:rPr>
          <w:rFonts w:eastAsia="Times New Roman"/>
          <w:sz w:val="24"/>
          <w:szCs w:val="24"/>
        </w:rPr>
        <w:t xml:space="preserve"> </w:t>
      </w:r>
      <w:r w:rsidR="00810D44" w:rsidRPr="0087198A">
        <w:rPr>
          <w:rFonts w:eastAsia="Times New Roman"/>
          <w:sz w:val="24"/>
          <w:szCs w:val="24"/>
        </w:rPr>
        <w:t xml:space="preserve">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435F35DE"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11" w:name="_3dy6vkm" w:colFirst="0" w:colLast="0"/>
      <w:bookmarkEnd w:id="11"/>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w:t>
      </w:r>
      <w:proofErr w:type="spellStart"/>
      <w:r w:rsidRPr="0087198A">
        <w:rPr>
          <w:rFonts w:eastAsia="Times New Roman"/>
          <w:sz w:val="24"/>
          <w:szCs w:val="24"/>
        </w:rPr>
        <w:t>Ar</w:t>
      </w:r>
      <w:proofErr w:type="spellEnd"/>
      <w:r w:rsidRPr="0087198A">
        <w:rPr>
          <w:rFonts w:eastAsia="Times New Roman"/>
          <w:sz w:val="24"/>
          <w:szCs w:val="24"/>
        </w:rPr>
        <w:t xml:space="preserve">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w:t>
      </w:r>
      <w:r w:rsidR="005C6EF1">
        <w:rPr>
          <w:rFonts w:eastAsia="Times New Roman"/>
          <w:sz w:val="24"/>
          <w:szCs w:val="24"/>
        </w:rPr>
        <w:t>s</w:t>
      </w:r>
      <w:r w:rsidRPr="0087198A">
        <w:rPr>
          <w:rFonts w:eastAsia="Times New Roman"/>
          <w:sz w:val="24"/>
          <w:szCs w:val="24"/>
        </w:rPr>
        <w:t xml:space="preserve"> used</w:t>
      </w:r>
      <w:r w:rsidR="005C6EF1">
        <w:rPr>
          <w:rFonts w:eastAsia="Times New Roman"/>
          <w:sz w:val="24"/>
          <w:szCs w:val="24"/>
        </w:rPr>
        <w:t xml:space="preserve"> 4.75 Å and</w:t>
      </w:r>
      <w:r w:rsidRPr="0087198A">
        <w:rPr>
          <w:rFonts w:eastAsia="Times New Roman"/>
          <w:sz w:val="24"/>
          <w:szCs w:val="24"/>
        </w:rPr>
        <w:t xml:space="preserve"> 5 Å neutrons</w:t>
      </w:r>
      <w:r w:rsidR="005C6EF1">
        <w:rPr>
          <w:rFonts w:eastAsia="Times New Roman"/>
          <w:sz w:val="24"/>
          <w:szCs w:val="24"/>
        </w:rPr>
        <w:t xml:space="preserve"> respectively</w:t>
      </w:r>
      <w:bookmarkStart w:id="12" w:name="_GoBack"/>
      <w:bookmarkEnd w:id="12"/>
      <w:r w:rsidRPr="0087198A">
        <w:rPr>
          <w:rFonts w:eastAsia="Times New Roman"/>
          <w:sz w:val="24"/>
          <w:szCs w:val="24"/>
        </w:rPr>
        <w:t>,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64E4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1&lt;/i&gt;)"},"properties":{"noteIndex":0},"schema":"https://github.com/citation-style-language/schema/raw/master/csl-citation.json"}</w:instrText>
      </w:r>
      <w:r w:rsidR="00467E83"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40</w:t>
      </w:r>
      <w:r w:rsidR="00964E48" w:rsidRPr="00964E4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ere measured, but due to the </w:t>
      </w:r>
      <w:r w:rsidRPr="0087198A">
        <w:rPr>
          <w:rFonts w:eastAsia="Times New Roman"/>
          <w:sz w:val="24"/>
          <w:szCs w:val="24"/>
        </w:rPr>
        <w:lastRenderedPageBreak/>
        <w:t>capping layers no appreciable signal was measured in the EY mode.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To reduce stray magnetic fields</w:t>
      </w:r>
      <w:r w:rsidR="000C48E2">
        <w:rPr>
          <w:rFonts w:eastAsia="Times New Roman"/>
          <w:sz w:val="24"/>
          <w:szCs w:val="24"/>
        </w:rPr>
        <w:t xml:space="preserve"> and trapped flux</w:t>
      </w:r>
      <w:r w:rsidRPr="0087198A">
        <w:rPr>
          <w:rFonts w:eastAsia="Times New Roman"/>
          <w:sz w:val="24"/>
          <w:szCs w:val="24"/>
        </w:rPr>
        <w:t xml:space="preserve">, the </w:t>
      </w:r>
      <w:r w:rsidR="000C48E2">
        <w:rPr>
          <w:rFonts w:eastAsia="Times New Roman"/>
          <w:sz w:val="24"/>
          <w:szCs w:val="24"/>
        </w:rPr>
        <w:t xml:space="preserve">superconducting </w:t>
      </w:r>
      <w:r w:rsidRPr="0087198A">
        <w:rPr>
          <w:rFonts w:eastAsia="Times New Roman"/>
          <w:sz w:val="24"/>
          <w:szCs w:val="24"/>
        </w:rPr>
        <w:t xml:space="preserve">magnet was </w:t>
      </w:r>
      <w:r w:rsidR="000C48E2">
        <w:rPr>
          <w:rFonts w:eastAsia="Times New Roman"/>
          <w:sz w:val="24"/>
          <w:szCs w:val="24"/>
        </w:rPr>
        <w:t>driven into the normal state</w:t>
      </w:r>
      <w:r w:rsidR="000C48E2" w:rsidRPr="0087198A">
        <w:rPr>
          <w:rFonts w:eastAsia="Times New Roman"/>
          <w:sz w:val="24"/>
          <w:szCs w:val="24"/>
        </w:rPr>
        <w:t xml:space="preserve"> </w:t>
      </w:r>
      <w:r w:rsidRPr="0087198A">
        <w:rPr>
          <w:rFonts w:eastAsia="Times New Roman"/>
          <w:sz w:val="24"/>
          <w:szCs w:val="24"/>
        </w:rPr>
        <w:t xml:space="preserve">before each measurement. </w:t>
      </w:r>
      <w:r w:rsidR="003F6BEC" w:rsidRPr="0087198A">
        <w:rPr>
          <w:rFonts w:eastAsia="Times New Roman"/>
          <w:sz w:val="24"/>
          <w:szCs w:val="24"/>
        </w:rPr>
        <w:t xml:space="preserve">The transition temperatures quoted from the magnetometry were acquired by taking the midpoint of the </w:t>
      </w:r>
      <m:oMath>
        <m:r>
          <w:rPr>
            <w:rFonts w:ascii="Cambria Math" w:eastAsia="Times New Roman" w:hAnsi="Cambria Math"/>
            <w:sz w:val="24"/>
            <w:szCs w:val="24"/>
          </w:rPr>
          <m:t>M(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 xml:space="preserve">Resistivity was measured using a four-contact </w:t>
      </w:r>
      <w:r w:rsidR="00293D7D">
        <w:rPr>
          <w:rFonts w:eastAsia="Times New Roman"/>
          <w:sz w:val="24"/>
          <w:szCs w:val="24"/>
        </w:rPr>
        <w:t>v</w:t>
      </w:r>
      <w:r w:rsidR="00293D7D" w:rsidRPr="0087198A">
        <w:rPr>
          <w:rFonts w:eastAsia="Times New Roman"/>
          <w:sz w:val="24"/>
          <w:szCs w:val="24"/>
        </w:rPr>
        <w:t xml:space="preserve">an </w:t>
      </w:r>
      <w:r w:rsidRPr="0087198A">
        <w:rPr>
          <w:rFonts w:eastAsia="Times New Roman"/>
          <w:sz w:val="24"/>
          <w:szCs w:val="24"/>
        </w:rPr>
        <w:t xml:space="preserve">der Pauw geometry. The </w:t>
      </w:r>
      <w:r w:rsidR="00AD18C2">
        <w:rPr>
          <w:rFonts w:eastAsia="Times New Roman"/>
          <w:sz w:val="24"/>
          <w:szCs w:val="24"/>
        </w:rPr>
        <w:t xml:space="preserve">excitation </w:t>
      </w:r>
      <w:r w:rsidRPr="0087198A">
        <w:rPr>
          <w:rFonts w:eastAsia="Times New Roman"/>
          <w:sz w:val="24"/>
          <w:szCs w:val="24"/>
        </w:rPr>
        <w:t>current used was 100 µA at</w:t>
      </w:r>
      <w:r w:rsidR="00E11066">
        <w:rPr>
          <w:rFonts w:eastAsia="Times New Roman"/>
          <w:sz w:val="24"/>
          <w:szCs w:val="24"/>
        </w:rPr>
        <w:t xml:space="preserve"> a</w:t>
      </w:r>
      <w:r w:rsidRPr="0087198A">
        <w:rPr>
          <w:rFonts w:eastAsia="Times New Roman"/>
          <w:sz w:val="24"/>
          <w:szCs w:val="24"/>
        </w:rPr>
        <w:t xml:space="preserve"> frequency of 173 Hz</w:t>
      </w:r>
      <w:r w:rsidR="00535658" w:rsidRPr="0087198A">
        <w:rPr>
          <w:rFonts w:eastAsia="Times New Roman"/>
          <w:sz w:val="24"/>
          <w:szCs w:val="24"/>
        </w:rPr>
        <w:t>.</w:t>
      </w:r>
      <w:r w:rsidR="003A4D3B">
        <w:rPr>
          <w:rFonts w:eastAsia="Times New Roman"/>
          <w:sz w:val="24"/>
          <w:szCs w:val="24"/>
        </w:rPr>
        <w:t xml:space="preserve"> </w:t>
      </w:r>
      <w:r w:rsidR="007C4E15">
        <w:rPr>
          <w:rFonts w:eastAsia="Times New Roman"/>
          <w:sz w:val="24"/>
          <w:szCs w:val="24"/>
        </w:rPr>
        <w:t>Cross-section s</w:t>
      </w:r>
      <w:r w:rsidR="00C62A7F">
        <w:rPr>
          <w:rFonts w:eastAsia="Times New Roman"/>
          <w:sz w:val="24"/>
          <w:szCs w:val="24"/>
        </w:rPr>
        <w:t xml:space="preserve">pecimens </w:t>
      </w:r>
      <w:r w:rsidR="007C4E15">
        <w:rPr>
          <w:rFonts w:eastAsia="Times New Roman"/>
          <w:sz w:val="24"/>
          <w:szCs w:val="24"/>
        </w:rPr>
        <w:t xml:space="preserve">for electron microscopy </w:t>
      </w:r>
      <w:r w:rsidR="00C62A7F">
        <w:rPr>
          <w:rFonts w:eastAsia="Times New Roman"/>
          <w:sz w:val="24"/>
          <w:szCs w:val="24"/>
        </w:rPr>
        <w:t xml:space="preserve">were prepared by grinding, polishing and ion milling with a final 0.5 kV cleaning. </w:t>
      </w:r>
      <w:r w:rsidR="003A4D3B">
        <w:rPr>
          <w:rFonts w:eastAsia="Times New Roman"/>
          <w:sz w:val="24"/>
          <w:szCs w:val="24"/>
        </w:rPr>
        <w:t xml:space="preserve">STEM analyses were carried out in a JEOL ARM200cF equipped with spherical aberration </w:t>
      </w:r>
      <w:r w:rsidR="00315EED">
        <w:rPr>
          <w:rFonts w:eastAsia="Times New Roman"/>
          <w:sz w:val="24"/>
          <w:szCs w:val="24"/>
        </w:rPr>
        <w:t>corrector</w:t>
      </w:r>
      <w:r w:rsidR="00C62A7F">
        <w:rPr>
          <w:rFonts w:eastAsia="Times New Roman"/>
          <w:sz w:val="24"/>
          <w:szCs w:val="24"/>
        </w:rPr>
        <w:t xml:space="preserve"> and working with an acceleration voltage of 200kV</w:t>
      </w:r>
      <w:r w:rsidR="007C4E15">
        <w:rPr>
          <w:rFonts w:eastAsia="Times New Roman"/>
          <w:sz w:val="24"/>
          <w:szCs w:val="24"/>
        </w:rPr>
        <w:t xml:space="preserve"> at the National Center for Electron Microscopy at University </w:t>
      </w:r>
      <w:proofErr w:type="spellStart"/>
      <w:r w:rsidR="007C4E15">
        <w:rPr>
          <w:rFonts w:eastAsia="Times New Roman"/>
          <w:sz w:val="24"/>
          <w:szCs w:val="24"/>
        </w:rPr>
        <w:t>Complutense</w:t>
      </w:r>
      <w:proofErr w:type="spellEnd"/>
      <w:r w:rsidR="007C4E15">
        <w:rPr>
          <w:rFonts w:eastAsia="Times New Roman"/>
          <w:sz w:val="24"/>
          <w:szCs w:val="24"/>
        </w:rPr>
        <w:t xml:space="preserve"> of Madrid</w:t>
      </w:r>
      <w:r w:rsidR="00CF7E02">
        <w:rPr>
          <w:rFonts w:eastAsia="Times New Roman"/>
          <w:sz w:val="24"/>
          <w:szCs w:val="24"/>
        </w:rPr>
        <w:t>, S</w:t>
      </w:r>
      <w:r w:rsidR="000E6E8A">
        <w:rPr>
          <w:rFonts w:eastAsia="Times New Roman"/>
          <w:sz w:val="24"/>
          <w:szCs w:val="24"/>
        </w:rPr>
        <w:t>pain</w:t>
      </w:r>
      <w:r w:rsidR="00C62A7F">
        <w:rPr>
          <w:rFonts w:eastAsia="Times New Roman"/>
          <w:sz w:val="24"/>
          <w:szCs w:val="24"/>
        </w:rPr>
        <w:t xml:space="preserve">. </w:t>
      </w:r>
    </w:p>
    <w:p w14:paraId="4070E3B4" w14:textId="77777777" w:rsidR="008573F1" w:rsidRPr="0087198A" w:rsidRDefault="008573F1" w:rsidP="00AC2069">
      <w:pPr>
        <w:pStyle w:val="Paragraph"/>
        <w:spacing w:before="0"/>
        <w:ind w:firstLine="0"/>
      </w:pPr>
    </w:p>
    <w:p w14:paraId="1427CC5E" w14:textId="77777777" w:rsidR="0072244C" w:rsidRPr="0087198A" w:rsidRDefault="0072244C">
      <w:pPr>
        <w:rPr>
          <w:rFonts w:eastAsia="Times New Roman"/>
          <w:b/>
          <w:bCs/>
          <w:kern w:val="28"/>
          <w:sz w:val="24"/>
          <w:szCs w:val="24"/>
        </w:rPr>
      </w:pPr>
      <w:r w:rsidRPr="0087198A">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244A97DE" w14:textId="30ADEA66" w:rsidR="00964E48" w:rsidRPr="00964E48" w:rsidRDefault="00F41019" w:rsidP="00964E4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64E48" w:rsidRPr="00964E48">
        <w:rPr>
          <w:noProof/>
          <w:sz w:val="24"/>
          <w:szCs w:val="24"/>
        </w:rPr>
        <w:t xml:space="preserve">1. </w:t>
      </w:r>
      <w:r w:rsidR="00964E48" w:rsidRPr="00964E48">
        <w:rPr>
          <w:noProof/>
          <w:sz w:val="24"/>
          <w:szCs w:val="24"/>
        </w:rPr>
        <w:tab/>
        <w:t>R. J. Cava, B. Batlogg, K. M. Rabe, E. A. Rietman, P. K. Gallagher, L. W. Rupp, Structural anomalies at the disappearance of superconductivity in Ba</w:t>
      </w:r>
      <w:r w:rsidR="00964E48" w:rsidRPr="00964E48">
        <w:rPr>
          <w:noProof/>
          <w:sz w:val="24"/>
          <w:szCs w:val="24"/>
          <w:vertAlign w:val="subscript"/>
        </w:rPr>
        <w:t>2</w:t>
      </w:r>
      <w:r w:rsidR="00964E48" w:rsidRPr="00964E48">
        <w:rPr>
          <w:noProof/>
          <w:sz w:val="24"/>
          <w:szCs w:val="24"/>
        </w:rPr>
        <w:t>YCu</w:t>
      </w:r>
      <w:r w:rsidR="00964E48" w:rsidRPr="00964E48">
        <w:rPr>
          <w:noProof/>
          <w:sz w:val="24"/>
          <w:szCs w:val="24"/>
          <w:vertAlign w:val="subscript"/>
        </w:rPr>
        <w:t>3</w:t>
      </w:r>
      <w:r w:rsidR="00964E48" w:rsidRPr="00964E48">
        <w:rPr>
          <w:noProof/>
          <w:sz w:val="24"/>
          <w:szCs w:val="24"/>
        </w:rPr>
        <w:t>O</w:t>
      </w:r>
      <w:r w:rsidR="00964E48" w:rsidRPr="00964E48">
        <w:rPr>
          <w:noProof/>
          <w:sz w:val="24"/>
          <w:szCs w:val="24"/>
          <w:vertAlign w:val="subscript"/>
        </w:rPr>
        <w:t>7−δ</w:t>
      </w:r>
      <w:r w:rsidR="00964E48" w:rsidRPr="00964E48">
        <w:rPr>
          <w:noProof/>
          <w:sz w:val="24"/>
          <w:szCs w:val="24"/>
        </w:rPr>
        <w:t xml:space="preserve">: Evidence for charge transfer from chains to planes. </w:t>
      </w:r>
      <w:r w:rsidR="00964E48" w:rsidRPr="00964E48">
        <w:rPr>
          <w:i/>
          <w:iCs/>
          <w:noProof/>
          <w:sz w:val="24"/>
          <w:szCs w:val="24"/>
        </w:rPr>
        <w:t>Phys. C</w:t>
      </w:r>
      <w:r w:rsidR="00964E48" w:rsidRPr="00964E48">
        <w:rPr>
          <w:noProof/>
          <w:sz w:val="24"/>
          <w:szCs w:val="24"/>
        </w:rPr>
        <w:t xml:space="preserve">. </w:t>
      </w:r>
      <w:r w:rsidR="00964E48" w:rsidRPr="00964E48">
        <w:rPr>
          <w:b/>
          <w:bCs/>
          <w:noProof/>
          <w:sz w:val="24"/>
          <w:szCs w:val="24"/>
        </w:rPr>
        <w:t>156</w:t>
      </w:r>
      <w:r w:rsidR="00964E48" w:rsidRPr="00964E48">
        <w:rPr>
          <w:noProof/>
          <w:sz w:val="24"/>
          <w:szCs w:val="24"/>
        </w:rPr>
        <w:t>, 523–527 (1988).</w:t>
      </w:r>
    </w:p>
    <w:p w14:paraId="5CB0DFC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 </w:t>
      </w:r>
      <w:r w:rsidRPr="00964E48">
        <w:rPr>
          <w:noProof/>
          <w:sz w:val="24"/>
          <w:szCs w:val="24"/>
        </w:rPr>
        <w:tab/>
        <w:t>S. Blanco-Canosa, A. Frano, E. Schierle, J. Porras, T. Loew, M. Minola, M. Bluschke, E. Weschke, B. Keimer, M. Le Tacon, Resonant X-ray Scattering Study of Charge Density Wave Correlatio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6+x</w:t>
      </w:r>
      <w:r w:rsidRPr="00964E48">
        <w:rPr>
          <w:noProof/>
          <w:sz w:val="24"/>
          <w:szCs w:val="24"/>
        </w:rPr>
        <w:t xml:space="preserve">. </w:t>
      </w:r>
      <w:r w:rsidRPr="00964E48">
        <w:rPr>
          <w:i/>
          <w:iCs/>
          <w:noProof/>
          <w:sz w:val="24"/>
          <w:szCs w:val="24"/>
        </w:rPr>
        <w:t>Phys. Rev. B</w:t>
      </w:r>
      <w:r w:rsidRPr="00964E48">
        <w:rPr>
          <w:noProof/>
          <w:sz w:val="24"/>
          <w:szCs w:val="24"/>
        </w:rPr>
        <w:t xml:space="preserve">. </w:t>
      </w:r>
      <w:r w:rsidRPr="00964E48">
        <w:rPr>
          <w:b/>
          <w:bCs/>
          <w:noProof/>
          <w:sz w:val="24"/>
          <w:szCs w:val="24"/>
        </w:rPr>
        <w:t>90</w:t>
      </w:r>
      <w:r w:rsidRPr="00964E48">
        <w:rPr>
          <w:noProof/>
          <w:sz w:val="24"/>
          <w:szCs w:val="24"/>
        </w:rPr>
        <w:t>, 054513 (2014).</w:t>
      </w:r>
    </w:p>
    <w:p w14:paraId="08860E7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 </w:t>
      </w:r>
      <w:r w:rsidRPr="00964E48">
        <w:rPr>
          <w:noProof/>
          <w:sz w:val="24"/>
          <w:szCs w:val="24"/>
        </w:rPr>
        <w:tab/>
        <w:t>M. R. Presland, J. L. Tallon, R. G. Buckley, R. S. Liu, N. E. Flower, General trends in oxygen stoichiometry effects on T</w:t>
      </w:r>
      <w:r w:rsidRPr="00964E48">
        <w:rPr>
          <w:noProof/>
          <w:sz w:val="24"/>
          <w:szCs w:val="24"/>
          <w:vertAlign w:val="subscript"/>
        </w:rPr>
        <w:t>c</w:t>
      </w:r>
      <w:r w:rsidRPr="00964E48">
        <w:rPr>
          <w:noProof/>
          <w:sz w:val="24"/>
          <w:szCs w:val="24"/>
        </w:rPr>
        <w:t xml:space="preserve"> in Bi and Tl superconductors. </w:t>
      </w:r>
      <w:r w:rsidRPr="00964E48">
        <w:rPr>
          <w:i/>
          <w:iCs/>
          <w:noProof/>
          <w:sz w:val="24"/>
          <w:szCs w:val="24"/>
        </w:rPr>
        <w:t>Phys. C</w:t>
      </w:r>
      <w:r w:rsidRPr="00964E48">
        <w:rPr>
          <w:noProof/>
          <w:sz w:val="24"/>
          <w:szCs w:val="24"/>
        </w:rPr>
        <w:t xml:space="preserve">. </w:t>
      </w:r>
      <w:r w:rsidRPr="00964E48">
        <w:rPr>
          <w:b/>
          <w:bCs/>
          <w:noProof/>
          <w:sz w:val="24"/>
          <w:szCs w:val="24"/>
        </w:rPr>
        <w:t>176</w:t>
      </w:r>
      <w:r w:rsidRPr="00964E48">
        <w:rPr>
          <w:noProof/>
          <w:sz w:val="24"/>
          <w:szCs w:val="24"/>
        </w:rPr>
        <w:t>, 95–105 (1991).</w:t>
      </w:r>
    </w:p>
    <w:p w14:paraId="19E4D88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4. </w:t>
      </w:r>
      <w:r w:rsidRPr="00964E48">
        <w:rPr>
          <w:noProof/>
          <w:sz w:val="24"/>
          <w:szCs w:val="24"/>
        </w:rPr>
        <w:tab/>
        <w:t xml:space="preserve">P. A. Lee, N. Nagaosa, X.-G. Wen, Doping a Mott insulator: Physics of high-temperature superconductivity. </w:t>
      </w:r>
      <w:r w:rsidRPr="00964E48">
        <w:rPr>
          <w:i/>
          <w:iCs/>
          <w:noProof/>
          <w:sz w:val="24"/>
          <w:szCs w:val="24"/>
        </w:rPr>
        <w:t>Rev. Mod. Phys.</w:t>
      </w:r>
      <w:r w:rsidRPr="00964E48">
        <w:rPr>
          <w:noProof/>
          <w:sz w:val="24"/>
          <w:szCs w:val="24"/>
        </w:rPr>
        <w:t xml:space="preserve"> </w:t>
      </w:r>
      <w:r w:rsidRPr="00964E48">
        <w:rPr>
          <w:b/>
          <w:bCs/>
          <w:noProof/>
          <w:sz w:val="24"/>
          <w:szCs w:val="24"/>
        </w:rPr>
        <w:t>78</w:t>
      </w:r>
      <w:r w:rsidRPr="00964E48">
        <w:rPr>
          <w:noProof/>
          <w:sz w:val="24"/>
          <w:szCs w:val="24"/>
        </w:rPr>
        <w:t>, 17–85 (2006).</w:t>
      </w:r>
    </w:p>
    <w:p w14:paraId="7B534D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5. </w:t>
      </w:r>
      <w:r w:rsidRPr="00964E48">
        <w:rPr>
          <w:noProof/>
          <w:sz w:val="24"/>
          <w:szCs w:val="24"/>
        </w:rPr>
        <w:tab/>
        <w:t>W. A. Groen, D. M. de Leeuw, G. P. J. Geelen, Hole concentration and T</w:t>
      </w:r>
      <w:r w:rsidRPr="00964E48">
        <w:rPr>
          <w:noProof/>
          <w:sz w:val="24"/>
          <w:szCs w:val="24"/>
          <w:vertAlign w:val="subscript"/>
        </w:rPr>
        <w:t>c</w:t>
      </w:r>
      <w:r w:rsidRPr="00964E48">
        <w:rPr>
          <w:noProof/>
          <w:sz w:val="24"/>
          <w:szCs w:val="24"/>
        </w:rPr>
        <w:t xml:space="preserve"> in Bi</w:t>
      </w:r>
      <w:r w:rsidRPr="00964E48">
        <w:rPr>
          <w:noProof/>
          <w:sz w:val="24"/>
          <w:szCs w:val="24"/>
          <w:vertAlign w:val="subscript"/>
        </w:rPr>
        <w:t>2</w:t>
      </w:r>
      <w:r w:rsidRPr="00964E48">
        <w:rPr>
          <w:noProof/>
          <w:sz w:val="24"/>
          <w:szCs w:val="24"/>
        </w:rPr>
        <w:t>Sr</w:t>
      </w:r>
      <w:r w:rsidRPr="00964E48">
        <w:rPr>
          <w:noProof/>
          <w:sz w:val="24"/>
          <w:szCs w:val="24"/>
          <w:vertAlign w:val="subscript"/>
        </w:rPr>
        <w:t>2</w:t>
      </w:r>
      <w:r w:rsidRPr="00964E48">
        <w:rPr>
          <w:noProof/>
          <w:sz w:val="24"/>
          <w:szCs w:val="24"/>
        </w:rPr>
        <w:t>CuO</w:t>
      </w:r>
      <w:r w:rsidRPr="00964E48">
        <w:rPr>
          <w:noProof/>
          <w:sz w:val="24"/>
          <w:szCs w:val="24"/>
          <w:vertAlign w:val="subscript"/>
        </w:rPr>
        <w:t>6+δ</w:t>
      </w:r>
      <w:r w:rsidRPr="00964E48">
        <w:rPr>
          <w:noProof/>
          <w:sz w:val="24"/>
          <w:szCs w:val="24"/>
        </w:rPr>
        <w:t xml:space="preserve">. </w:t>
      </w:r>
      <w:r w:rsidRPr="00964E48">
        <w:rPr>
          <w:i/>
          <w:iCs/>
          <w:noProof/>
          <w:sz w:val="24"/>
          <w:szCs w:val="24"/>
        </w:rPr>
        <w:t>Phys. C</w:t>
      </w:r>
      <w:r w:rsidRPr="00964E48">
        <w:rPr>
          <w:noProof/>
          <w:sz w:val="24"/>
          <w:szCs w:val="24"/>
        </w:rPr>
        <w:t xml:space="preserve">. </w:t>
      </w:r>
      <w:r w:rsidRPr="00964E48">
        <w:rPr>
          <w:b/>
          <w:bCs/>
          <w:noProof/>
          <w:sz w:val="24"/>
          <w:szCs w:val="24"/>
        </w:rPr>
        <w:t>165</w:t>
      </w:r>
      <w:r w:rsidRPr="00964E48">
        <w:rPr>
          <w:noProof/>
          <w:sz w:val="24"/>
          <w:szCs w:val="24"/>
        </w:rPr>
        <w:t>, 305–307 (1990).</w:t>
      </w:r>
    </w:p>
    <w:p w14:paraId="45D0B9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6. </w:t>
      </w:r>
      <w:r w:rsidRPr="00964E48">
        <w:rPr>
          <w:noProof/>
          <w:sz w:val="24"/>
          <w:szCs w:val="24"/>
        </w:rPr>
        <w:tab/>
        <w:t>R. G. Humphreys, J. S. Satchell, N. G. Chew, J. A. Edwards, S. W. Goodyear, S. E. Blenkinsop, O. D. Dosser, A. G. Cullis, Physical vapour deposition techniques for the growth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thin films.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38–52 (1990).</w:t>
      </w:r>
    </w:p>
    <w:p w14:paraId="735D14D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7. </w:t>
      </w:r>
      <w:r w:rsidRPr="00964E4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w:t>
      </w:r>
      <w:r w:rsidRPr="00964E48">
        <w:rPr>
          <w:i/>
          <w:iCs/>
          <w:noProof/>
          <w:sz w:val="24"/>
          <w:szCs w:val="24"/>
        </w:rPr>
        <w:t>Proc. Natl. Acad. Sci.</w:t>
      </w:r>
      <w:r w:rsidRPr="00964E48">
        <w:rPr>
          <w:noProof/>
          <w:sz w:val="24"/>
          <w:szCs w:val="24"/>
        </w:rPr>
        <w:t xml:space="preserve"> </w:t>
      </w:r>
      <w:r w:rsidRPr="00964E48">
        <w:rPr>
          <w:b/>
          <w:bCs/>
          <w:noProof/>
          <w:sz w:val="24"/>
          <w:szCs w:val="24"/>
        </w:rPr>
        <w:t>114</w:t>
      </w:r>
      <w:r w:rsidRPr="00964E48">
        <w:rPr>
          <w:noProof/>
          <w:sz w:val="24"/>
          <w:szCs w:val="24"/>
        </w:rPr>
        <w:t>, 215–220 (2017).</w:t>
      </w:r>
    </w:p>
    <w:p w14:paraId="54F4807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8. </w:t>
      </w:r>
      <w:r w:rsidRPr="00964E48">
        <w:rPr>
          <w:noProof/>
          <w:sz w:val="24"/>
          <w:szCs w:val="24"/>
        </w:rPr>
        <w:tab/>
        <w:t>L. Zhang, S. Zeng, X. Yin, T. C. Asmara, P. Yang, K. Han, Y. Cao, W. Zhou, D. Wan, C. S. Tang, A. Rusydi, Ariando, T. Venkatesan, The Mechanism of Electrolyte Gating on High-T</w:t>
      </w:r>
      <w:r w:rsidRPr="00964E48">
        <w:rPr>
          <w:noProof/>
          <w:sz w:val="24"/>
          <w:szCs w:val="24"/>
          <w:vertAlign w:val="subscript"/>
        </w:rPr>
        <w:t>c</w:t>
      </w:r>
      <w:r w:rsidRPr="00964E48">
        <w:rPr>
          <w:noProof/>
          <w:sz w:val="24"/>
          <w:szCs w:val="24"/>
        </w:rPr>
        <w:t xml:space="preserve"> Cuprates: The Role of Oxygen Migration and Electrostatics. </w:t>
      </w:r>
      <w:r w:rsidRPr="00964E48">
        <w:rPr>
          <w:i/>
          <w:iCs/>
          <w:noProof/>
          <w:sz w:val="24"/>
          <w:szCs w:val="24"/>
        </w:rPr>
        <w:t>ACS Nano</w:t>
      </w:r>
      <w:r w:rsidRPr="00964E48">
        <w:rPr>
          <w:noProof/>
          <w:sz w:val="24"/>
          <w:szCs w:val="24"/>
        </w:rPr>
        <w:t xml:space="preserve">. </w:t>
      </w:r>
      <w:r w:rsidRPr="00964E48">
        <w:rPr>
          <w:b/>
          <w:bCs/>
          <w:noProof/>
          <w:sz w:val="24"/>
          <w:szCs w:val="24"/>
        </w:rPr>
        <w:t>11</w:t>
      </w:r>
      <w:r w:rsidRPr="00964E48">
        <w:rPr>
          <w:noProof/>
          <w:sz w:val="24"/>
          <w:szCs w:val="24"/>
        </w:rPr>
        <w:t>, 9950–9956 (2017).</w:t>
      </w:r>
    </w:p>
    <w:p w14:paraId="42F187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9. </w:t>
      </w:r>
      <w:r w:rsidRPr="00964E4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64E48">
        <w:rPr>
          <w:i/>
          <w:iCs/>
          <w:noProof/>
          <w:sz w:val="24"/>
          <w:szCs w:val="24"/>
        </w:rPr>
        <w:t>Appl. Phys. Lett.</w:t>
      </w:r>
      <w:r w:rsidRPr="00964E48">
        <w:rPr>
          <w:noProof/>
          <w:sz w:val="24"/>
          <w:szCs w:val="24"/>
        </w:rPr>
        <w:t xml:space="preserve"> </w:t>
      </w:r>
      <w:r w:rsidRPr="00964E48">
        <w:rPr>
          <w:b/>
          <w:bCs/>
          <w:noProof/>
          <w:sz w:val="24"/>
          <w:szCs w:val="24"/>
        </w:rPr>
        <w:t>192408</w:t>
      </w:r>
      <w:r w:rsidRPr="00964E48">
        <w:rPr>
          <w:noProof/>
          <w:sz w:val="24"/>
          <w:szCs w:val="24"/>
        </w:rPr>
        <w:t>, 10–14 (2012).</w:t>
      </w:r>
    </w:p>
    <w:p w14:paraId="46DBFF2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0. </w:t>
      </w:r>
      <w:r w:rsidRPr="00964E48">
        <w:rPr>
          <w:noProof/>
          <w:sz w:val="24"/>
          <w:szCs w:val="24"/>
        </w:rPr>
        <w:tab/>
        <w:t xml:space="preserve">U. Bauer, S. Emori, G. S. D. Beach, Voltage-controlled domain wall traps in ferromagnetic nanowires. </w:t>
      </w:r>
      <w:r w:rsidRPr="00964E48">
        <w:rPr>
          <w:i/>
          <w:iCs/>
          <w:noProof/>
          <w:sz w:val="24"/>
          <w:szCs w:val="24"/>
        </w:rPr>
        <w:t>Nat. Nanotechnol.</w:t>
      </w:r>
      <w:r w:rsidRPr="00964E48">
        <w:rPr>
          <w:noProof/>
          <w:sz w:val="24"/>
          <w:szCs w:val="24"/>
        </w:rPr>
        <w:t xml:space="preserve"> </w:t>
      </w:r>
      <w:r w:rsidRPr="00964E48">
        <w:rPr>
          <w:b/>
          <w:bCs/>
          <w:noProof/>
          <w:sz w:val="24"/>
          <w:szCs w:val="24"/>
        </w:rPr>
        <w:t>8</w:t>
      </w:r>
      <w:r w:rsidRPr="00964E48">
        <w:rPr>
          <w:noProof/>
          <w:sz w:val="24"/>
          <w:szCs w:val="24"/>
        </w:rPr>
        <w:t>, 411–416 (2013).</w:t>
      </w:r>
    </w:p>
    <w:p w14:paraId="00D73B6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1. </w:t>
      </w:r>
      <w:r w:rsidRPr="00964E48">
        <w:rPr>
          <w:noProof/>
          <w:sz w:val="24"/>
          <w:szCs w:val="24"/>
        </w:rPr>
        <w:tab/>
        <w:t xml:space="preserve">C. Bi, Y. Liu, T. Newhouse-Illige, M. Xu, M. Rosales, J. W. Freeland, O. Mryasov, S. Zhang, S. G. E. Te Velthuis, W. G. Wang, Reversible control of Co magnetism by voltage-induced oxidation. </w:t>
      </w:r>
      <w:r w:rsidRPr="00964E48">
        <w:rPr>
          <w:i/>
          <w:iCs/>
          <w:noProof/>
          <w:sz w:val="24"/>
          <w:szCs w:val="24"/>
        </w:rPr>
        <w:t>Phys. Rev. Lett.</w:t>
      </w:r>
      <w:r w:rsidRPr="00964E48">
        <w:rPr>
          <w:noProof/>
          <w:sz w:val="24"/>
          <w:szCs w:val="24"/>
        </w:rPr>
        <w:t xml:space="preserve"> </w:t>
      </w:r>
      <w:r w:rsidRPr="00964E48">
        <w:rPr>
          <w:b/>
          <w:bCs/>
          <w:noProof/>
          <w:sz w:val="24"/>
          <w:szCs w:val="24"/>
        </w:rPr>
        <w:t>113</w:t>
      </w:r>
      <w:r w:rsidRPr="00964E48">
        <w:rPr>
          <w:noProof/>
          <w:sz w:val="24"/>
          <w:szCs w:val="24"/>
        </w:rPr>
        <w:t>, 267202 (2014).</w:t>
      </w:r>
    </w:p>
    <w:p w14:paraId="5C0FA567"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2. </w:t>
      </w:r>
      <w:r w:rsidRPr="00964E48">
        <w:rPr>
          <w:noProof/>
          <w:sz w:val="24"/>
          <w:szCs w:val="24"/>
        </w:rPr>
        <w:tab/>
        <w:t xml:space="preserve">U. Bauer, L. Yao, A. J. Tan, P. Agrawal, S. Emori, H. L. Tuller, S. Van Dijken, G. S. D. D. Beach, Magneto-ionic control of interfacial magnetism. </w:t>
      </w:r>
      <w:r w:rsidRPr="00964E48">
        <w:rPr>
          <w:i/>
          <w:iCs/>
          <w:noProof/>
          <w:sz w:val="24"/>
          <w:szCs w:val="24"/>
        </w:rPr>
        <w:t>Nat. Mater.</w:t>
      </w:r>
      <w:r w:rsidRPr="00964E48">
        <w:rPr>
          <w:noProof/>
          <w:sz w:val="24"/>
          <w:szCs w:val="24"/>
        </w:rPr>
        <w:t xml:space="preserve"> </w:t>
      </w:r>
      <w:r w:rsidRPr="00964E48">
        <w:rPr>
          <w:b/>
          <w:bCs/>
          <w:noProof/>
          <w:sz w:val="24"/>
          <w:szCs w:val="24"/>
        </w:rPr>
        <w:t>14</w:t>
      </w:r>
      <w:r w:rsidRPr="00964E48">
        <w:rPr>
          <w:noProof/>
          <w:sz w:val="24"/>
          <w:szCs w:val="24"/>
        </w:rPr>
        <w:t>, 174–181 (2015).</w:t>
      </w:r>
    </w:p>
    <w:p w14:paraId="5F495455"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3. </w:t>
      </w:r>
      <w:r w:rsidRPr="00964E48">
        <w:rPr>
          <w:noProof/>
          <w:sz w:val="24"/>
          <w:szCs w:val="24"/>
        </w:rPr>
        <w:tab/>
        <w:t>A. J. Grutter, D. A. Gilbert, U. S. Alaan, E. Arenholz, B. B. Maranville, J. A. Borchers, Y. Suzuki, K. Liu, B. J. Kirby, Reversible control of magnetism in La</w:t>
      </w:r>
      <w:r w:rsidRPr="00964E48">
        <w:rPr>
          <w:noProof/>
          <w:sz w:val="24"/>
          <w:szCs w:val="24"/>
          <w:vertAlign w:val="subscript"/>
        </w:rPr>
        <w:t>0.67</w:t>
      </w:r>
      <w:r w:rsidRPr="00964E48">
        <w:rPr>
          <w:noProof/>
          <w:sz w:val="24"/>
          <w:szCs w:val="24"/>
        </w:rPr>
        <w:t>Sr</w:t>
      </w:r>
      <w:r w:rsidRPr="00964E48">
        <w:rPr>
          <w:noProof/>
          <w:sz w:val="24"/>
          <w:szCs w:val="24"/>
          <w:vertAlign w:val="subscript"/>
        </w:rPr>
        <w:t>0.33</w:t>
      </w:r>
      <w:r w:rsidRPr="00964E48">
        <w:rPr>
          <w:noProof/>
          <w:sz w:val="24"/>
          <w:szCs w:val="24"/>
        </w:rPr>
        <w:t>MnO</w:t>
      </w:r>
      <w:r w:rsidRPr="00964E48">
        <w:rPr>
          <w:noProof/>
          <w:sz w:val="24"/>
          <w:szCs w:val="24"/>
          <w:vertAlign w:val="subscript"/>
        </w:rPr>
        <w:t>3</w:t>
      </w:r>
      <w:r w:rsidRPr="00964E48">
        <w:rPr>
          <w:noProof/>
          <w:sz w:val="24"/>
          <w:szCs w:val="24"/>
        </w:rPr>
        <w:t xml:space="preserve"> through chemically-induced oxygen migration. </w:t>
      </w:r>
      <w:r w:rsidRPr="00964E48">
        <w:rPr>
          <w:i/>
          <w:iCs/>
          <w:noProof/>
          <w:sz w:val="24"/>
          <w:szCs w:val="24"/>
        </w:rPr>
        <w:t>Appl. Phys. Lett.</w:t>
      </w:r>
      <w:r w:rsidRPr="00964E48">
        <w:rPr>
          <w:noProof/>
          <w:sz w:val="24"/>
          <w:szCs w:val="24"/>
        </w:rPr>
        <w:t xml:space="preserve"> </w:t>
      </w:r>
      <w:r w:rsidRPr="00964E48">
        <w:rPr>
          <w:b/>
          <w:bCs/>
          <w:noProof/>
          <w:sz w:val="24"/>
          <w:szCs w:val="24"/>
        </w:rPr>
        <w:t>108</w:t>
      </w:r>
      <w:r w:rsidRPr="00964E48">
        <w:rPr>
          <w:noProof/>
          <w:sz w:val="24"/>
          <w:szCs w:val="24"/>
        </w:rPr>
        <w:t>, 082405 (2016).</w:t>
      </w:r>
    </w:p>
    <w:p w14:paraId="1B35261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4. </w:t>
      </w:r>
      <w:r w:rsidRPr="00964E48">
        <w:rPr>
          <w:noProof/>
          <w:sz w:val="24"/>
          <w:szCs w:val="24"/>
        </w:rPr>
        <w:tab/>
        <w:t xml:space="preserve">D. A. Gilbert, J. Olamit, R. K. Dumas, B. J. Kirby, A. J. Grutter, B. B. Maranville, E. Arenholz, J. A. Borchers, K. Liu, Controllable positive exchange bias via redox-driven oxygen migration.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1050 (2016).</w:t>
      </w:r>
    </w:p>
    <w:p w14:paraId="6103C2D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5. </w:t>
      </w:r>
      <w:r w:rsidRPr="00964E48">
        <w:rPr>
          <w:noProof/>
          <w:sz w:val="24"/>
          <w:szCs w:val="24"/>
        </w:rPr>
        <w:tab/>
        <w:t xml:space="preserve">D. A. Gilbert, A. J. Grutter, E. Arenholz, K. Liu, B. J. Kirby, J. A. Borchers, B. B. Maranville, Structural and magnetic depth profiles of magneto-ionic heterostructures beyond the interface limit.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2264 (2016).</w:t>
      </w:r>
    </w:p>
    <w:p w14:paraId="68573EB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6. </w:t>
      </w:r>
      <w:r w:rsidRPr="00964E4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64E48">
        <w:rPr>
          <w:i/>
          <w:iCs/>
          <w:noProof/>
          <w:sz w:val="24"/>
          <w:szCs w:val="24"/>
        </w:rPr>
        <w:t>Phys. Rev. Mater.</w:t>
      </w:r>
      <w:r w:rsidRPr="00964E48">
        <w:rPr>
          <w:noProof/>
          <w:sz w:val="24"/>
          <w:szCs w:val="24"/>
        </w:rPr>
        <w:t xml:space="preserve"> </w:t>
      </w:r>
      <w:r w:rsidRPr="00964E48">
        <w:rPr>
          <w:b/>
          <w:bCs/>
          <w:noProof/>
          <w:sz w:val="24"/>
          <w:szCs w:val="24"/>
        </w:rPr>
        <w:t>2</w:t>
      </w:r>
      <w:r w:rsidRPr="00964E48">
        <w:rPr>
          <w:noProof/>
          <w:sz w:val="24"/>
          <w:szCs w:val="24"/>
        </w:rPr>
        <w:t>, 104402 (2018).</w:t>
      </w:r>
    </w:p>
    <w:p w14:paraId="760E200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7. </w:t>
      </w:r>
      <w:r w:rsidRPr="00964E48">
        <w:rPr>
          <w:noProof/>
          <w:sz w:val="24"/>
          <w:szCs w:val="24"/>
        </w:rPr>
        <w:tab/>
        <w:t xml:space="preserve">G. J. Shen, C. C. Lam, J. C. L. Chow, S. T. Tang, Twin formation due to irradiation of </w:t>
      </w:r>
      <w:r w:rsidRPr="00964E48">
        <w:rPr>
          <w:noProof/>
          <w:sz w:val="24"/>
          <w:szCs w:val="24"/>
        </w:rPr>
        <w:lastRenderedPageBreak/>
        <w:t xml:space="preserve">energetic electron beam in high-temperature superconductors of In- and Sb-doped YBCO. </w:t>
      </w:r>
      <w:r w:rsidRPr="00964E48">
        <w:rPr>
          <w:i/>
          <w:iCs/>
          <w:noProof/>
          <w:sz w:val="24"/>
          <w:szCs w:val="24"/>
        </w:rPr>
        <w:t>Phys. C</w:t>
      </w:r>
      <w:r w:rsidRPr="00964E48">
        <w:rPr>
          <w:noProof/>
          <w:sz w:val="24"/>
          <w:szCs w:val="24"/>
        </w:rPr>
        <w:t xml:space="preserve">. </w:t>
      </w:r>
      <w:r w:rsidRPr="00964E48">
        <w:rPr>
          <w:b/>
          <w:bCs/>
          <w:noProof/>
          <w:sz w:val="24"/>
          <w:szCs w:val="24"/>
        </w:rPr>
        <w:t>214</w:t>
      </w:r>
      <w:r w:rsidRPr="00964E48">
        <w:rPr>
          <w:noProof/>
          <w:sz w:val="24"/>
          <w:szCs w:val="24"/>
        </w:rPr>
        <w:t>, 426–434 (1993).</w:t>
      </w:r>
    </w:p>
    <w:p w14:paraId="16EF070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8. </w:t>
      </w:r>
      <w:r w:rsidRPr="00964E48">
        <w:rPr>
          <w:noProof/>
          <w:sz w:val="24"/>
          <w:szCs w:val="24"/>
        </w:rPr>
        <w:tab/>
        <w:t>J. H. Müller, W. Mertin, R. Gruehn, Oxygen mobility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A TEM and HRTEM investigation.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273–281 (1990).</w:t>
      </w:r>
    </w:p>
    <w:p w14:paraId="6AEC8B3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9. </w:t>
      </w:r>
      <w:r w:rsidRPr="00964E48">
        <w:rPr>
          <w:noProof/>
          <w:sz w:val="24"/>
          <w:szCs w:val="24"/>
        </w:rPr>
        <w:tab/>
        <w:t xml:space="preserve">M. Lorenz, H. Hochmuth, D. Matusch, M. Kusunoki, V. L. Svetchnikov, V. Riede, I. Stanca, G. Kastner, D. Hesse, High-quality Y-Ba-Cu-O thin films by PLD-ready for market applications. </w:t>
      </w:r>
      <w:r w:rsidRPr="00964E48">
        <w:rPr>
          <w:i/>
          <w:iCs/>
          <w:noProof/>
          <w:sz w:val="24"/>
          <w:szCs w:val="24"/>
        </w:rPr>
        <w:t>IEEE Trans. Appiled Supercond.</w:t>
      </w:r>
      <w:r w:rsidRPr="00964E48">
        <w:rPr>
          <w:noProof/>
          <w:sz w:val="24"/>
          <w:szCs w:val="24"/>
        </w:rPr>
        <w:t xml:space="preserve"> </w:t>
      </w:r>
      <w:r w:rsidRPr="00964E48">
        <w:rPr>
          <w:b/>
          <w:bCs/>
          <w:noProof/>
          <w:sz w:val="24"/>
          <w:szCs w:val="24"/>
        </w:rPr>
        <w:t>11</w:t>
      </w:r>
      <w:r w:rsidRPr="00964E48">
        <w:rPr>
          <w:noProof/>
          <w:sz w:val="24"/>
          <w:szCs w:val="24"/>
        </w:rPr>
        <w:t>, 3209–3212 (2001).</w:t>
      </w:r>
    </w:p>
    <w:p w14:paraId="0FA51B9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0. </w:t>
      </w:r>
      <w:r w:rsidRPr="00964E48">
        <w:rPr>
          <w:noProof/>
          <w:sz w:val="24"/>
          <w:szCs w:val="24"/>
        </w:rPr>
        <w:tab/>
        <w:t xml:space="preserve">J. M. Phillips, Substrate selection for high-temperature superconducting thin films. </w:t>
      </w:r>
      <w:r w:rsidRPr="00964E48">
        <w:rPr>
          <w:i/>
          <w:iCs/>
          <w:noProof/>
          <w:sz w:val="24"/>
          <w:szCs w:val="24"/>
        </w:rPr>
        <w:t>J. Appl. Phys.</w:t>
      </w:r>
      <w:r w:rsidRPr="00964E48">
        <w:rPr>
          <w:noProof/>
          <w:sz w:val="24"/>
          <w:szCs w:val="24"/>
        </w:rPr>
        <w:t xml:space="preserve"> </w:t>
      </w:r>
      <w:r w:rsidRPr="00964E48">
        <w:rPr>
          <w:b/>
          <w:bCs/>
          <w:noProof/>
          <w:sz w:val="24"/>
          <w:szCs w:val="24"/>
        </w:rPr>
        <w:t>79</w:t>
      </w:r>
      <w:r w:rsidRPr="00964E48">
        <w:rPr>
          <w:noProof/>
          <w:sz w:val="24"/>
          <w:szCs w:val="24"/>
        </w:rPr>
        <w:t>, 1829–1848 (1996).</w:t>
      </w:r>
    </w:p>
    <w:p w14:paraId="4C1F3CDA"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1. </w:t>
      </w:r>
      <w:r w:rsidRPr="00964E48">
        <w:rPr>
          <w:noProof/>
          <w:sz w:val="24"/>
          <w:szCs w:val="24"/>
        </w:rPr>
        <w:tab/>
        <w:t>J. D. Budai, R. Feenstra, L. A. Boatner, X-ray study of in-plane epitaxy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thin films.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12355–12358 (1989).</w:t>
      </w:r>
    </w:p>
    <w:p w14:paraId="656E535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2. </w:t>
      </w:r>
      <w:r w:rsidRPr="00964E48">
        <w:rPr>
          <w:noProof/>
          <w:sz w:val="24"/>
          <w:szCs w:val="24"/>
        </w:rPr>
        <w:tab/>
        <w:t>H. Y. Zhai, W. K. Chu, Effect of interfacial strain on critical tempera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76</w:t>
      </w:r>
      <w:r w:rsidRPr="00964E48">
        <w:rPr>
          <w:noProof/>
          <w:sz w:val="24"/>
          <w:szCs w:val="24"/>
        </w:rPr>
        <w:t>, 3469–3471 (2000).</w:t>
      </w:r>
    </w:p>
    <w:p w14:paraId="5480B3E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3. </w:t>
      </w:r>
      <w:r w:rsidRPr="00964E48">
        <w:rPr>
          <w:noProof/>
          <w:sz w:val="24"/>
          <w:szCs w:val="24"/>
        </w:rPr>
        <w:tab/>
        <w:t>G. Calestani, C. Rizzoli, Crystal structure of the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superconductor by single-crystal X-ray diffraction. </w:t>
      </w:r>
      <w:r w:rsidRPr="00964E48">
        <w:rPr>
          <w:i/>
          <w:iCs/>
          <w:noProof/>
          <w:sz w:val="24"/>
          <w:szCs w:val="24"/>
        </w:rPr>
        <w:t>Nature</w:t>
      </w:r>
      <w:r w:rsidRPr="00964E48">
        <w:rPr>
          <w:noProof/>
          <w:sz w:val="24"/>
          <w:szCs w:val="24"/>
        </w:rPr>
        <w:t xml:space="preserve">. </w:t>
      </w:r>
      <w:r w:rsidRPr="00964E48">
        <w:rPr>
          <w:b/>
          <w:bCs/>
          <w:noProof/>
          <w:sz w:val="24"/>
          <w:szCs w:val="24"/>
        </w:rPr>
        <w:t>328</w:t>
      </w:r>
      <w:r w:rsidRPr="00964E48">
        <w:rPr>
          <w:noProof/>
          <w:sz w:val="24"/>
          <w:szCs w:val="24"/>
        </w:rPr>
        <w:t>, 606–607 (1987).</w:t>
      </w:r>
    </w:p>
    <w:p w14:paraId="6883A48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4. </w:t>
      </w:r>
      <w:r w:rsidRPr="00964E48">
        <w:rPr>
          <w:noProof/>
          <w:sz w:val="24"/>
          <w:szCs w:val="24"/>
        </w:rPr>
        <w:tab/>
        <w:t>W. J. Lin, P. D. Hatton, F. Baudenbacher, J. Santiso, Observation of small interfacial strai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sub-micron-thick films grown on SrTiO</w:t>
      </w:r>
      <w:r w:rsidRPr="00964E48">
        <w:rPr>
          <w:noProof/>
          <w:sz w:val="24"/>
          <w:szCs w:val="24"/>
          <w:vertAlign w:val="subscript"/>
        </w:rPr>
        <w:t>3</w:t>
      </w:r>
      <w:r w:rsidRPr="00964E48">
        <w:rPr>
          <w:noProof/>
          <w:sz w:val="24"/>
          <w:szCs w:val="24"/>
        </w:rPr>
        <w:t xml:space="preserve"> substrates. </w:t>
      </w:r>
      <w:r w:rsidRPr="00964E48">
        <w:rPr>
          <w:i/>
          <w:iCs/>
          <w:noProof/>
          <w:sz w:val="24"/>
          <w:szCs w:val="24"/>
        </w:rPr>
        <w:t>Appl. Phys. Lett.</w:t>
      </w:r>
      <w:r w:rsidRPr="00964E48">
        <w:rPr>
          <w:noProof/>
          <w:sz w:val="24"/>
          <w:szCs w:val="24"/>
        </w:rPr>
        <w:t xml:space="preserve"> </w:t>
      </w:r>
      <w:r w:rsidRPr="00964E48">
        <w:rPr>
          <w:b/>
          <w:bCs/>
          <w:noProof/>
          <w:sz w:val="24"/>
          <w:szCs w:val="24"/>
        </w:rPr>
        <w:t>72</w:t>
      </w:r>
      <w:r w:rsidRPr="00964E48">
        <w:rPr>
          <w:noProof/>
          <w:sz w:val="24"/>
          <w:szCs w:val="24"/>
        </w:rPr>
        <w:t>, 2966–2968 (1998).</w:t>
      </w:r>
    </w:p>
    <w:p w14:paraId="1D4C8F1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5. </w:t>
      </w:r>
      <w:r w:rsidRPr="00964E48">
        <w:rPr>
          <w:noProof/>
          <w:sz w:val="24"/>
          <w:szCs w:val="24"/>
        </w:rPr>
        <w:tab/>
        <w:t>F. M. Granozio, F. Ricci, U. Scotti di Uccio, J. C. Villegier, Orthorhombic-tetragonal transition in twin-free (110)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film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6–9 (1998).</w:t>
      </w:r>
    </w:p>
    <w:p w14:paraId="1D192A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6. </w:t>
      </w:r>
      <w:r w:rsidRPr="00964E48">
        <w:rPr>
          <w:noProof/>
          <w:sz w:val="24"/>
          <w:szCs w:val="24"/>
        </w:rPr>
        <w:tab/>
        <w:t>C. Xie, J. I. Budnick, B. O. Wells, J. C. Woicik, Separation of the strain and finite size effect on the ferromagnetic properties of La</w:t>
      </w:r>
      <w:r w:rsidRPr="00964E48">
        <w:rPr>
          <w:noProof/>
          <w:sz w:val="24"/>
          <w:szCs w:val="24"/>
          <w:vertAlign w:val="subscript"/>
        </w:rPr>
        <w:t>0.5</w:t>
      </w:r>
      <w:r w:rsidRPr="00964E48">
        <w:rPr>
          <w:noProof/>
          <w:sz w:val="24"/>
          <w:szCs w:val="24"/>
        </w:rPr>
        <w:t>Sr</w:t>
      </w:r>
      <w:r w:rsidRPr="00964E48">
        <w:rPr>
          <w:noProof/>
          <w:sz w:val="24"/>
          <w:szCs w:val="24"/>
          <w:vertAlign w:val="subscript"/>
        </w:rPr>
        <w:t>0.5</w:t>
      </w:r>
      <w:r w:rsidRPr="00964E48">
        <w:rPr>
          <w:noProof/>
          <w:sz w:val="24"/>
          <w:szCs w:val="24"/>
        </w:rPr>
        <w:t>CoO</w:t>
      </w:r>
      <w:r w:rsidRPr="00964E48">
        <w:rPr>
          <w:noProof/>
          <w:sz w:val="24"/>
          <w:szCs w:val="24"/>
          <w:vertAlign w:val="subscript"/>
        </w:rPr>
        <w:t>3</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91</w:t>
      </w:r>
      <w:r w:rsidRPr="00964E48">
        <w:rPr>
          <w:noProof/>
          <w:sz w:val="24"/>
          <w:szCs w:val="24"/>
        </w:rPr>
        <w:t>, 172509 (2007).</w:t>
      </w:r>
    </w:p>
    <w:p w14:paraId="697FB06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7. </w:t>
      </w:r>
      <w:r w:rsidRPr="00964E48">
        <w:rPr>
          <w:noProof/>
          <w:sz w:val="24"/>
          <w:szCs w:val="24"/>
        </w:rPr>
        <w:tab/>
        <w:t>S. Miyoshi, J. O. Hong, K. Yashiro, A. Kaimai, Y. Nigara, K. Kawamura, T. Kawada, J. Mizusaki, Lattice expansion upon reduction of perovskite-type LaMnO</w:t>
      </w:r>
      <w:r w:rsidRPr="00964E48">
        <w:rPr>
          <w:noProof/>
          <w:sz w:val="24"/>
          <w:szCs w:val="24"/>
          <w:vertAlign w:val="subscript"/>
        </w:rPr>
        <w:t>3</w:t>
      </w:r>
      <w:r w:rsidRPr="00964E48">
        <w:rPr>
          <w:noProof/>
          <w:sz w:val="24"/>
          <w:szCs w:val="24"/>
        </w:rPr>
        <w:t xml:space="preserve"> with oxygen-deficit nonstoichiometry. </w:t>
      </w:r>
      <w:r w:rsidRPr="00964E48">
        <w:rPr>
          <w:i/>
          <w:iCs/>
          <w:noProof/>
          <w:sz w:val="24"/>
          <w:szCs w:val="24"/>
        </w:rPr>
        <w:t>Solid State Ionics</w:t>
      </w:r>
      <w:r w:rsidRPr="00964E48">
        <w:rPr>
          <w:noProof/>
          <w:sz w:val="24"/>
          <w:szCs w:val="24"/>
        </w:rPr>
        <w:t xml:space="preserve">. </w:t>
      </w:r>
      <w:r w:rsidRPr="00964E48">
        <w:rPr>
          <w:b/>
          <w:bCs/>
          <w:noProof/>
          <w:sz w:val="24"/>
          <w:szCs w:val="24"/>
        </w:rPr>
        <w:t>161</w:t>
      </w:r>
      <w:r w:rsidRPr="00964E48">
        <w:rPr>
          <w:noProof/>
          <w:sz w:val="24"/>
          <w:szCs w:val="24"/>
        </w:rPr>
        <w:t>, 209–217 (2003).</w:t>
      </w:r>
    </w:p>
    <w:p w14:paraId="62A086E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8. </w:t>
      </w:r>
      <w:r w:rsidRPr="00964E4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64E48">
        <w:rPr>
          <w:i/>
          <w:iCs/>
          <w:noProof/>
          <w:sz w:val="24"/>
          <w:szCs w:val="24"/>
        </w:rPr>
        <w:t>Science</w:t>
      </w:r>
      <w:r w:rsidRPr="00964E48">
        <w:rPr>
          <w:noProof/>
          <w:sz w:val="24"/>
          <w:szCs w:val="24"/>
        </w:rPr>
        <w:t xml:space="preserve">. </w:t>
      </w:r>
      <w:r w:rsidRPr="00964E48">
        <w:rPr>
          <w:b/>
          <w:bCs/>
          <w:noProof/>
          <w:sz w:val="24"/>
          <w:szCs w:val="24"/>
        </w:rPr>
        <w:t>247</w:t>
      </w:r>
      <w:r w:rsidRPr="00964E48">
        <w:rPr>
          <w:noProof/>
          <w:sz w:val="24"/>
          <w:szCs w:val="24"/>
        </w:rPr>
        <w:t>, 57–59 (1990).</w:t>
      </w:r>
    </w:p>
    <w:p w14:paraId="43648AC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9. </w:t>
      </w:r>
      <w:r w:rsidRPr="00964E48">
        <w:rPr>
          <w:noProof/>
          <w:sz w:val="24"/>
          <w:szCs w:val="24"/>
        </w:rPr>
        <w:tab/>
        <w:t>L. F. Fu, N. D. Browning, W. Ramadan, S. B. Ogale, D. C. Kundaliya, T. Venkatesan, Interface and defect structure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and Nb:SrTiO</w:t>
      </w:r>
      <w:r w:rsidRPr="00964E48">
        <w:rPr>
          <w:noProof/>
          <w:sz w:val="24"/>
          <w:szCs w:val="24"/>
          <w:vertAlign w:val="subscript"/>
        </w:rPr>
        <w:t>3</w:t>
      </w:r>
      <w:r w:rsidRPr="00964E48">
        <w:rPr>
          <w:noProof/>
          <w:sz w:val="24"/>
          <w:szCs w:val="24"/>
        </w:rPr>
        <w:t xml:space="preserve"> heterojunction. </w:t>
      </w:r>
      <w:r w:rsidRPr="00964E48">
        <w:rPr>
          <w:i/>
          <w:iCs/>
          <w:noProof/>
          <w:sz w:val="24"/>
          <w:szCs w:val="24"/>
        </w:rPr>
        <w:t>J. Phys. D. Appl. Phys.</w:t>
      </w:r>
      <w:r w:rsidRPr="00964E48">
        <w:rPr>
          <w:noProof/>
          <w:sz w:val="24"/>
          <w:szCs w:val="24"/>
        </w:rPr>
        <w:t xml:space="preserve"> </w:t>
      </w:r>
      <w:r w:rsidRPr="00964E48">
        <w:rPr>
          <w:b/>
          <w:bCs/>
          <w:noProof/>
          <w:sz w:val="24"/>
          <w:szCs w:val="24"/>
        </w:rPr>
        <w:t>40</w:t>
      </w:r>
      <w:r w:rsidRPr="00964E48">
        <w:rPr>
          <w:noProof/>
          <w:sz w:val="24"/>
          <w:szCs w:val="24"/>
        </w:rPr>
        <w:t>, 187–191 (2007).</w:t>
      </w:r>
    </w:p>
    <w:p w14:paraId="032C26D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0. </w:t>
      </w:r>
      <w:r w:rsidRPr="00964E48">
        <w:rPr>
          <w:noProof/>
          <w:sz w:val="24"/>
          <w:szCs w:val="24"/>
        </w:rPr>
        <w:tab/>
        <w:t xml:space="preserve">R. Ramesh, D. M. Hwang, J. B. Barner, L. Nazar, T. S. Ravi, A. Inam, B. Dutta, X. D. Wu, T. Venkatesan, Defect structure of laser deposited Y-Ba-Cu-O thin films on single crystal MgO substrate. </w:t>
      </w:r>
      <w:r w:rsidRPr="00964E48">
        <w:rPr>
          <w:i/>
          <w:iCs/>
          <w:noProof/>
          <w:sz w:val="24"/>
          <w:szCs w:val="24"/>
        </w:rPr>
        <w:t>J. Mater. Res.</w:t>
      </w:r>
      <w:r w:rsidRPr="00964E48">
        <w:rPr>
          <w:noProof/>
          <w:sz w:val="24"/>
          <w:szCs w:val="24"/>
        </w:rPr>
        <w:t xml:space="preserve"> </w:t>
      </w:r>
      <w:r w:rsidRPr="00964E48">
        <w:rPr>
          <w:b/>
          <w:bCs/>
          <w:noProof/>
          <w:sz w:val="24"/>
          <w:szCs w:val="24"/>
        </w:rPr>
        <w:t>5</w:t>
      </w:r>
      <w:r w:rsidRPr="00964E48">
        <w:rPr>
          <w:noProof/>
          <w:sz w:val="24"/>
          <w:szCs w:val="24"/>
        </w:rPr>
        <w:t>, 704–716 (1990).</w:t>
      </w:r>
    </w:p>
    <w:p w14:paraId="4FDA00C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1. </w:t>
      </w:r>
      <w:r w:rsidRPr="00964E48">
        <w:rPr>
          <w:noProof/>
          <w:sz w:val="24"/>
          <w:szCs w:val="24"/>
        </w:rPr>
        <w:tab/>
        <w:t>J. Gazquez, R. Guzman, R. Mishra, E. Bartolomé, J. Salafranca, C. Magén, M. Varela, M. Coll, A. Palau, S. M. Valvidares, P. Gargiani, E. Pellegrin, J. Herrero-Martin, S. J. Pennycook, S. T. Pantelides, T. Puig, X. Obradors, Emerging diluted ferromagnetism in high-T</w:t>
      </w:r>
      <w:r w:rsidRPr="00964E48">
        <w:rPr>
          <w:noProof/>
          <w:sz w:val="24"/>
          <w:szCs w:val="24"/>
          <w:vertAlign w:val="subscript"/>
        </w:rPr>
        <w:t>c</w:t>
      </w:r>
      <w:r w:rsidRPr="00964E48">
        <w:rPr>
          <w:noProof/>
          <w:sz w:val="24"/>
          <w:szCs w:val="24"/>
        </w:rPr>
        <w:t xml:space="preserve"> superconductors driven by point defect clusters. </w:t>
      </w:r>
      <w:r w:rsidRPr="00964E48">
        <w:rPr>
          <w:i/>
          <w:iCs/>
          <w:noProof/>
          <w:sz w:val="24"/>
          <w:szCs w:val="24"/>
        </w:rPr>
        <w:t>Adv. Sci.</w:t>
      </w:r>
      <w:r w:rsidRPr="00964E48">
        <w:rPr>
          <w:noProof/>
          <w:sz w:val="24"/>
          <w:szCs w:val="24"/>
        </w:rPr>
        <w:t xml:space="preserve"> </w:t>
      </w:r>
      <w:r w:rsidRPr="00964E48">
        <w:rPr>
          <w:b/>
          <w:bCs/>
          <w:noProof/>
          <w:sz w:val="24"/>
          <w:szCs w:val="24"/>
        </w:rPr>
        <w:t>3</w:t>
      </w:r>
      <w:r w:rsidRPr="00964E48">
        <w:rPr>
          <w:noProof/>
          <w:sz w:val="24"/>
          <w:szCs w:val="24"/>
        </w:rPr>
        <w:t>, 1–8 (2015).</w:t>
      </w:r>
    </w:p>
    <w:p w14:paraId="795DD9B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2. </w:t>
      </w:r>
      <w:r w:rsidRPr="00964E48">
        <w:rPr>
          <w:noProof/>
          <w:sz w:val="24"/>
          <w:szCs w:val="24"/>
        </w:rPr>
        <w:tab/>
        <w:t>R. J. Cava, B. Batlogg, R. B. van Dover, D. W. Murphy, S. Sunshine, T. Siegrist, J. P. Remeika, E. A. Rietman, S. Zahurak, G. P. Espinosa, Bulk Superconductivity at 91 K in Single-Phase Oxygen-Deficient Perovskite Ba</w:t>
      </w:r>
      <w:r w:rsidRPr="00964E48">
        <w:rPr>
          <w:noProof/>
          <w:sz w:val="24"/>
          <w:szCs w:val="24"/>
          <w:vertAlign w:val="subscript"/>
        </w:rPr>
        <w:t>2</w:t>
      </w:r>
      <w:r w:rsidRPr="00964E48">
        <w:rPr>
          <w:noProof/>
          <w:sz w:val="24"/>
          <w:szCs w:val="24"/>
        </w:rPr>
        <w:t>YCu</w:t>
      </w:r>
      <w:r w:rsidRPr="00964E48">
        <w:rPr>
          <w:noProof/>
          <w:sz w:val="24"/>
          <w:szCs w:val="24"/>
          <w:vertAlign w:val="subscript"/>
        </w:rPr>
        <w:t>3</w:t>
      </w:r>
      <w:r w:rsidRPr="00964E48">
        <w:rPr>
          <w:noProof/>
          <w:sz w:val="24"/>
          <w:szCs w:val="24"/>
        </w:rPr>
        <w:t>O</w:t>
      </w:r>
      <w:r w:rsidRPr="00964E48">
        <w:rPr>
          <w:noProof/>
          <w:sz w:val="24"/>
          <w:szCs w:val="24"/>
          <w:vertAlign w:val="subscript"/>
        </w:rPr>
        <w:t>9-δ</w:t>
      </w:r>
      <w:r w:rsidRPr="00964E48">
        <w:rPr>
          <w:noProof/>
          <w:sz w:val="24"/>
          <w:szCs w:val="24"/>
        </w:rPr>
        <w:t xml:space="preserve">. </w:t>
      </w:r>
      <w:r w:rsidRPr="00964E48">
        <w:rPr>
          <w:i/>
          <w:iCs/>
          <w:noProof/>
          <w:sz w:val="24"/>
          <w:szCs w:val="24"/>
        </w:rPr>
        <w:t>Phys. Rev. Lett.</w:t>
      </w:r>
      <w:r w:rsidRPr="00964E48">
        <w:rPr>
          <w:noProof/>
          <w:sz w:val="24"/>
          <w:szCs w:val="24"/>
        </w:rPr>
        <w:t xml:space="preserve"> </w:t>
      </w:r>
      <w:r w:rsidRPr="00964E48">
        <w:rPr>
          <w:b/>
          <w:bCs/>
          <w:noProof/>
          <w:sz w:val="24"/>
          <w:szCs w:val="24"/>
        </w:rPr>
        <w:t>58</w:t>
      </w:r>
      <w:r w:rsidRPr="00964E48">
        <w:rPr>
          <w:noProof/>
          <w:sz w:val="24"/>
          <w:szCs w:val="24"/>
        </w:rPr>
        <w:t>, 1676–1679 (1987).</w:t>
      </w:r>
    </w:p>
    <w:p w14:paraId="2076547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3. </w:t>
      </w:r>
      <w:r w:rsidRPr="00964E48">
        <w:rPr>
          <w:noProof/>
          <w:sz w:val="24"/>
          <w:szCs w:val="24"/>
        </w:rPr>
        <w:tab/>
        <w:t>D. E. Morris, N. G. Asmar, J. Y. T. Wei, J. H. Nickel, R. L. Sid, J. S. Scott, J. E. Post, Synthesis and properties of the 2:4:7 superconductors R</w:t>
      </w:r>
      <w:r w:rsidRPr="00964E48">
        <w:rPr>
          <w:noProof/>
          <w:sz w:val="24"/>
          <w:szCs w:val="24"/>
          <w:vertAlign w:val="subscript"/>
        </w:rPr>
        <w:t>2</w:t>
      </w:r>
      <w:r w:rsidRPr="00964E48">
        <w:rPr>
          <w:noProof/>
          <w:sz w:val="24"/>
          <w:szCs w:val="24"/>
        </w:rPr>
        <w:t>Ba</w:t>
      </w:r>
      <w:r w:rsidRPr="00964E48">
        <w:rPr>
          <w:noProof/>
          <w:sz w:val="24"/>
          <w:szCs w:val="24"/>
          <w:vertAlign w:val="subscript"/>
        </w:rPr>
        <w:t>4</w:t>
      </w:r>
      <w:r w:rsidRPr="00964E48">
        <w:rPr>
          <w:noProof/>
          <w:sz w:val="24"/>
          <w:szCs w:val="24"/>
        </w:rPr>
        <w:t>Cu</w:t>
      </w:r>
      <w:r w:rsidRPr="00964E48">
        <w:rPr>
          <w:noProof/>
          <w:sz w:val="24"/>
          <w:szCs w:val="24"/>
          <w:vertAlign w:val="subscript"/>
        </w:rPr>
        <w:t>7</w:t>
      </w:r>
      <w:r w:rsidRPr="00964E48">
        <w:rPr>
          <w:noProof/>
          <w:sz w:val="24"/>
          <w:szCs w:val="24"/>
        </w:rPr>
        <w:t>O</w:t>
      </w:r>
      <w:r w:rsidRPr="00964E48">
        <w:rPr>
          <w:noProof/>
          <w:sz w:val="24"/>
          <w:szCs w:val="24"/>
          <w:vertAlign w:val="subscript"/>
        </w:rPr>
        <w:t>15-x</w:t>
      </w:r>
      <w:r w:rsidRPr="00964E48">
        <w:rPr>
          <w:noProof/>
          <w:sz w:val="24"/>
          <w:szCs w:val="24"/>
        </w:rPr>
        <w:t xml:space="preserve"> (R=Y, Eu, Gd, Dy, Ho, Er). </w:t>
      </w:r>
      <w:r w:rsidRPr="00964E48">
        <w:rPr>
          <w:i/>
          <w:iCs/>
          <w:noProof/>
          <w:sz w:val="24"/>
          <w:szCs w:val="24"/>
        </w:rPr>
        <w:t>Phys. Rev. B</w:t>
      </w:r>
      <w:r w:rsidRPr="00964E48">
        <w:rPr>
          <w:noProof/>
          <w:sz w:val="24"/>
          <w:szCs w:val="24"/>
        </w:rPr>
        <w:t xml:space="preserve">. </w:t>
      </w:r>
      <w:r w:rsidRPr="00964E48">
        <w:rPr>
          <w:b/>
          <w:bCs/>
          <w:noProof/>
          <w:sz w:val="24"/>
          <w:szCs w:val="24"/>
        </w:rPr>
        <w:t>40</w:t>
      </w:r>
      <w:r w:rsidRPr="00964E48">
        <w:rPr>
          <w:noProof/>
          <w:sz w:val="24"/>
          <w:szCs w:val="24"/>
        </w:rPr>
        <w:t>, 11406–11409 (1989).</w:t>
      </w:r>
    </w:p>
    <w:p w14:paraId="769427E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4. </w:t>
      </w:r>
      <w:r w:rsidRPr="00964E4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7347–7350 (1989).</w:t>
      </w:r>
    </w:p>
    <w:p w14:paraId="2CCCE49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lastRenderedPageBreak/>
        <w:t xml:space="preserve">35. </w:t>
      </w:r>
      <w:r w:rsidRPr="00964E48">
        <w:rPr>
          <w:noProof/>
          <w:sz w:val="24"/>
          <w:szCs w:val="24"/>
        </w:rPr>
        <w:tab/>
        <w:t xml:space="preserve">B. Li, R. V. Chopdekar, A. T. N’Diaye, A. Mehta, J. P. Byers, N. D. Browning, E. Arenholz, Y. Takamura, Tuning interfacial exchange interactions via electronic reconstruction in transition-metal oxide heterostructures. </w:t>
      </w:r>
      <w:r w:rsidRPr="00964E48">
        <w:rPr>
          <w:i/>
          <w:iCs/>
          <w:noProof/>
          <w:sz w:val="24"/>
          <w:szCs w:val="24"/>
        </w:rPr>
        <w:t>Appl. Phys. Lett.</w:t>
      </w:r>
      <w:r w:rsidRPr="00964E48">
        <w:rPr>
          <w:noProof/>
          <w:sz w:val="24"/>
          <w:szCs w:val="24"/>
        </w:rPr>
        <w:t xml:space="preserve"> </w:t>
      </w:r>
      <w:r w:rsidRPr="00964E48">
        <w:rPr>
          <w:b/>
          <w:bCs/>
          <w:noProof/>
          <w:sz w:val="24"/>
          <w:szCs w:val="24"/>
        </w:rPr>
        <w:t>109</w:t>
      </w:r>
      <w:r w:rsidRPr="00964E48">
        <w:rPr>
          <w:noProof/>
          <w:sz w:val="24"/>
          <w:szCs w:val="24"/>
        </w:rPr>
        <w:t>, 152401 (2016).</w:t>
      </w:r>
    </w:p>
    <w:p w14:paraId="4B69B2D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6. </w:t>
      </w:r>
      <w:r w:rsidRPr="00964E4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64E48">
        <w:rPr>
          <w:i/>
          <w:iCs/>
          <w:noProof/>
          <w:sz w:val="24"/>
          <w:szCs w:val="24"/>
        </w:rPr>
        <w:t>Nature</w:t>
      </w:r>
      <w:r w:rsidRPr="00964E48">
        <w:rPr>
          <w:noProof/>
          <w:sz w:val="24"/>
          <w:szCs w:val="24"/>
        </w:rPr>
        <w:t xml:space="preserve">. </w:t>
      </w:r>
      <w:r w:rsidRPr="00964E48">
        <w:rPr>
          <w:b/>
          <w:bCs/>
          <w:noProof/>
          <w:sz w:val="24"/>
          <w:szCs w:val="24"/>
        </w:rPr>
        <w:t>546</w:t>
      </w:r>
      <w:r w:rsidRPr="00964E48">
        <w:rPr>
          <w:noProof/>
          <w:sz w:val="24"/>
          <w:szCs w:val="24"/>
        </w:rPr>
        <w:t>, 124–128 (2017).</w:t>
      </w:r>
    </w:p>
    <w:p w14:paraId="30FEE15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7. </w:t>
      </w:r>
      <w:r w:rsidRPr="00964E48">
        <w:rPr>
          <w:noProof/>
          <w:sz w:val="24"/>
          <w:szCs w:val="24"/>
        </w:rPr>
        <w:tab/>
        <w:t>N. Nücker, E. Pellegrin, P. Schweiss, J. Fink, S. L. Molodtsov, C. T. Simmons, G. Kaindl, W. Frentrup, A. Erb, G. Müller-Vogt, Site-specific and doping-dependent electronic struc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probed by O 1s and Cu 2p x-ray-absorption spectroscopy. </w:t>
      </w:r>
      <w:r w:rsidRPr="00964E48">
        <w:rPr>
          <w:i/>
          <w:iCs/>
          <w:noProof/>
          <w:sz w:val="24"/>
          <w:szCs w:val="24"/>
        </w:rPr>
        <w:t>Phys. Rev. B</w:t>
      </w:r>
      <w:r w:rsidRPr="00964E48">
        <w:rPr>
          <w:noProof/>
          <w:sz w:val="24"/>
          <w:szCs w:val="24"/>
        </w:rPr>
        <w:t xml:space="preserve">. </w:t>
      </w:r>
      <w:r w:rsidRPr="00964E48">
        <w:rPr>
          <w:b/>
          <w:bCs/>
          <w:noProof/>
          <w:sz w:val="24"/>
          <w:szCs w:val="24"/>
        </w:rPr>
        <w:t>51</w:t>
      </w:r>
      <w:r w:rsidRPr="00964E48">
        <w:rPr>
          <w:noProof/>
          <w:sz w:val="24"/>
          <w:szCs w:val="24"/>
        </w:rPr>
        <w:t>, 8529–8542 (1995).</w:t>
      </w:r>
    </w:p>
    <w:p w14:paraId="3D17640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8. </w:t>
      </w:r>
      <w:r w:rsidRPr="00964E48">
        <w:rPr>
          <w:noProof/>
          <w:sz w:val="24"/>
          <w:szCs w:val="24"/>
        </w:rPr>
        <w:tab/>
        <w:t>A. Bianconi, A. Congiu Castellano, M. De Santis, P. Delogu, A. Gargano, R. Giorgi, Localization of Cu 3d levels in the high T</w:t>
      </w:r>
      <w:r w:rsidRPr="00964E48">
        <w:rPr>
          <w:noProof/>
          <w:sz w:val="24"/>
          <w:szCs w:val="24"/>
          <w:vertAlign w:val="subscript"/>
        </w:rPr>
        <w:t>c</w:t>
      </w:r>
      <w:r w:rsidRPr="00964E48">
        <w:rPr>
          <w:noProof/>
          <w:sz w:val="24"/>
          <w:szCs w:val="24"/>
        </w:rPr>
        <w:t xml:space="preserve"> superconductor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by Cu 2p X-ray photoelectron spectroscopy. </w:t>
      </w:r>
      <w:r w:rsidRPr="00964E48">
        <w:rPr>
          <w:i/>
          <w:iCs/>
          <w:noProof/>
          <w:sz w:val="24"/>
          <w:szCs w:val="24"/>
        </w:rPr>
        <w:t>Solid State Commun.</w:t>
      </w:r>
      <w:r w:rsidRPr="00964E48">
        <w:rPr>
          <w:noProof/>
          <w:sz w:val="24"/>
          <w:szCs w:val="24"/>
        </w:rPr>
        <w:t xml:space="preserve"> </w:t>
      </w:r>
      <w:r w:rsidRPr="00964E48">
        <w:rPr>
          <w:b/>
          <w:bCs/>
          <w:noProof/>
          <w:sz w:val="24"/>
          <w:szCs w:val="24"/>
        </w:rPr>
        <w:t>63</w:t>
      </w:r>
      <w:r w:rsidRPr="00964E48">
        <w:rPr>
          <w:noProof/>
          <w:sz w:val="24"/>
          <w:szCs w:val="24"/>
        </w:rPr>
        <w:t>, 1135–1139 (1987).</w:t>
      </w:r>
    </w:p>
    <w:p w14:paraId="45662F5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9. </w:t>
      </w:r>
      <w:r w:rsidRPr="00964E48">
        <w:rPr>
          <w:noProof/>
          <w:sz w:val="24"/>
          <w:szCs w:val="24"/>
        </w:rPr>
        <w:tab/>
        <w:t>M. Aprili, M. Covington, E. Paraoanu, B. Niedermeier, L. H. Greene, Tunneling spectroscopy of the quasiparticle Andreev bound state in ion-irradiated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Pb junction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R8139--R8142 (1998).</w:t>
      </w:r>
    </w:p>
    <w:p w14:paraId="7C324C81" w14:textId="77777777" w:rsidR="00964E48" w:rsidRPr="00964E48" w:rsidRDefault="00964E48" w:rsidP="00964E48">
      <w:pPr>
        <w:widowControl w:val="0"/>
        <w:autoSpaceDE w:val="0"/>
        <w:autoSpaceDN w:val="0"/>
        <w:adjustRightInd w:val="0"/>
        <w:ind w:left="640" w:hanging="640"/>
        <w:rPr>
          <w:noProof/>
          <w:sz w:val="24"/>
        </w:rPr>
      </w:pPr>
      <w:r w:rsidRPr="00964E48">
        <w:rPr>
          <w:noProof/>
          <w:sz w:val="24"/>
          <w:szCs w:val="24"/>
        </w:rPr>
        <w:t xml:space="preserve">40. </w:t>
      </w:r>
      <w:r w:rsidRPr="00964E4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64E48">
        <w:rPr>
          <w:i/>
          <w:iCs/>
          <w:noProof/>
          <w:sz w:val="24"/>
          <w:szCs w:val="24"/>
        </w:rPr>
        <w:t>Curr. Opin. Colloid Interface Sci.</w:t>
      </w:r>
      <w:r w:rsidRPr="00964E48">
        <w:rPr>
          <w:noProof/>
          <w:sz w:val="24"/>
          <w:szCs w:val="24"/>
        </w:rPr>
        <w:t xml:space="preserve"> </w:t>
      </w:r>
      <w:r w:rsidRPr="00964E48">
        <w:rPr>
          <w:b/>
          <w:bCs/>
          <w:noProof/>
          <w:sz w:val="24"/>
          <w:szCs w:val="24"/>
        </w:rPr>
        <w:t>17</w:t>
      </w:r>
      <w:r w:rsidRPr="00964E4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r w:rsidR="00CF7E02">
        <w:t xml:space="preserve"> Work at UCM supported by MINECO-F</w:t>
      </w:r>
      <w:r w:rsidR="00EB19EB">
        <w:t>EDER</w:t>
      </w:r>
      <w:r w:rsidR="00CF7E02">
        <w:t xml:space="preserve"> </w:t>
      </w:r>
      <w:r w:rsidR="00EB19EB">
        <w:t xml:space="preserve">grants </w:t>
      </w:r>
      <w:r w:rsidR="00CF7E02">
        <w:t>MAT2015</w:t>
      </w:r>
      <w:r w:rsidR="00CF7E02" w:rsidRPr="00EB19EB">
        <w:t>-66888-C3-3-R and</w:t>
      </w:r>
      <w:r w:rsidR="00EB19EB" w:rsidRPr="00EB19EB">
        <w:t xml:space="preserve"> </w:t>
      </w:r>
      <w:r w:rsidR="00EB19EB" w:rsidRPr="00C93BCD">
        <w:rPr>
          <w:bCs/>
          <w:color w:val="000000"/>
        </w:rPr>
        <w:t>MAT2017-89599-R</w:t>
      </w:r>
      <w:r w:rsidR="009367D7" w:rsidRPr="00EB19EB">
        <w:t xml:space="preserve">, and also by the TALENTO program, </w:t>
      </w:r>
      <w:proofErr w:type="spellStart"/>
      <w:r w:rsidR="009367D7" w:rsidRPr="00EB19EB">
        <w:t>Comunidad</w:t>
      </w:r>
      <w:proofErr w:type="spellEnd"/>
      <w:r w:rsidR="009367D7" w:rsidRPr="00EB19EB">
        <w:t xml:space="preserve"> de Madrid.</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44DD261C"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XRD </w:t>
      </w:r>
      <m:oMath>
        <m:r>
          <w:rPr>
            <w:rFonts w:ascii="Cambria Math" w:eastAsia="Cambria" w:hAnsi="Cambria Math" w:cs="Cambria"/>
            <w:sz w:val="24"/>
            <w:szCs w:val="24"/>
          </w:rPr>
          <m:t>θ-2θ</m:t>
        </m:r>
      </m:oMath>
      <w:r w:rsidRPr="0087198A">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6AE8FB85"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 The Gd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r w:rsidR="006759CB">
        <w:rPr>
          <w:rFonts w:eastAsia="Times New Roman"/>
          <w:sz w:val="24"/>
          <w:szCs w:val="24"/>
        </w:rPr>
        <w:t xml:space="preserve"> Transition width and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6759CB">
        <w:rPr>
          <w:rFonts w:eastAsia="Times New Roman"/>
          <w:sz w:val="24"/>
          <w:szCs w:val="24"/>
        </w:rPr>
        <w:t xml:space="preserve"> </w:t>
      </w:r>
      <w:r w:rsidR="00480BE1">
        <w:rPr>
          <w:rFonts w:eastAsia="Times New Roman"/>
          <w:sz w:val="24"/>
          <w:szCs w:val="24"/>
        </w:rPr>
        <w:t>as</w:t>
      </w:r>
      <w:r w:rsidR="006759CB">
        <w:rPr>
          <w:rFonts w:eastAsia="Times New Roman"/>
          <w:sz w:val="24"/>
          <w:szCs w:val="24"/>
        </w:rPr>
        <w:t xml:space="preserve"> determined from </w:t>
      </w:r>
      <w:r w:rsidR="00CF3353">
        <w:rPr>
          <w:rFonts w:eastAsia="Times New Roman"/>
          <w:sz w:val="24"/>
          <w:szCs w:val="24"/>
        </w:rPr>
        <w:t>magnetometry</w:t>
      </w:r>
      <w:r w:rsidR="00DB0662">
        <w:rPr>
          <w:rFonts w:eastAsia="Times New Roman"/>
          <w:sz w:val="24"/>
          <w:szCs w:val="24"/>
        </w:rPr>
        <w:t>, as a function of Gd capping layer thickness</w:t>
      </w:r>
      <w:r w:rsidR="00CF3353">
        <w:rPr>
          <w:rFonts w:eastAsia="Times New Roman"/>
          <w:sz w:val="24"/>
          <w:szCs w:val="24"/>
        </w:rPr>
        <w:t xml:space="preserve"> (</w:t>
      </w:r>
      <w:r w:rsidR="00CF3353" w:rsidRPr="00C93BCD">
        <w:rPr>
          <w:rFonts w:eastAsia="Times New Roman"/>
          <w:b/>
          <w:sz w:val="24"/>
          <w:szCs w:val="24"/>
        </w:rPr>
        <w:t>C</w:t>
      </w:r>
      <w:r w:rsidR="00CF3353">
        <w:rPr>
          <w:rFonts w:eastAsia="Times New Roman"/>
          <w:sz w:val="24"/>
          <w:szCs w:val="24"/>
        </w:rPr>
        <w:t>)</w:t>
      </w:r>
      <w:r w:rsidR="006759CB">
        <w:rPr>
          <w:rFonts w:eastAsia="Times New Roman"/>
          <w:sz w:val="24"/>
          <w:szCs w:val="24"/>
        </w:rPr>
        <w:t>.</w:t>
      </w:r>
    </w:p>
    <w:p w14:paraId="3619D885" w14:textId="40599341"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lastRenderedPageBreak/>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w:t>
      </w:r>
      <w:r w:rsidR="009D58A1">
        <w:rPr>
          <w:rFonts w:eastAsia="Times New Roman"/>
          <w:sz w:val="24"/>
          <w:szCs w:val="24"/>
        </w:rPr>
        <w:t xml:space="preserve">Some spatial drift is visible. </w:t>
      </w:r>
      <w:r w:rsidR="00E41087" w:rsidRPr="0087198A">
        <w:rPr>
          <w:rFonts w:eastAsia="Times New Roman"/>
          <w:sz w:val="24"/>
          <w:szCs w:val="24"/>
        </w:rPr>
        <w:t xml:space="preserve">The crystal structure is depicted with Cu, Ba, Y, Sr,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the region highlighted by 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9D58A1">
        <w:rPr>
          <w:rFonts w:eastAsia="Times New Roman"/>
          <w:sz w:val="24"/>
          <w:szCs w:val="24"/>
        </w:rPr>
        <w:t xml:space="preserve"> (double </w:t>
      </w:r>
      <w:r w:rsidR="00FF1E66">
        <w:rPr>
          <w:rFonts w:eastAsia="Times New Roman"/>
          <w:sz w:val="24"/>
          <w:szCs w:val="24"/>
        </w:rPr>
        <w:t xml:space="preserve">and triple </w:t>
      </w:r>
      <w:r w:rsidR="009D58A1">
        <w:rPr>
          <w:rFonts w:eastAsia="Times New Roman"/>
          <w:sz w:val="24"/>
          <w:szCs w:val="24"/>
        </w:rPr>
        <w:t>CuO chain</w:t>
      </w:r>
      <w:r w:rsidR="00FF1E66">
        <w:rPr>
          <w:rFonts w:eastAsia="Times New Roman"/>
          <w:sz w:val="24"/>
          <w:szCs w:val="24"/>
        </w:rPr>
        <w:t xml:space="preserve"> layer</w:t>
      </w:r>
      <w:r w:rsidR="009D58A1">
        <w:rPr>
          <w:rFonts w:eastAsia="Times New Roman"/>
          <w:sz w:val="24"/>
          <w:szCs w:val="24"/>
        </w:rPr>
        <w:t>s)</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4A90AF44"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Polarized Neutron R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608B3B96"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X-ray Absorption S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edg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26D1D964" w:rsidR="0067071E" w:rsidRPr="0087198A" w:rsidRDefault="0067071E" w:rsidP="00A42098">
      <w:pPr>
        <w:rPr>
          <w:rFonts w:eastAsia="Times New Roman"/>
          <w:sz w:val="24"/>
          <w:szCs w:val="24"/>
        </w:rPr>
      </w:pPr>
      <w:r w:rsidRPr="0087198A">
        <w:br w:type="page"/>
      </w:r>
      <w:r w:rsidR="00A42098" w:rsidRPr="0087198A">
        <w:rPr>
          <w:noProof/>
        </w:rPr>
        <w:lastRenderedPageBreak/>
        <w:drawing>
          <wp:inline distT="0" distB="0" distL="0" distR="0" wp14:anchorId="05D9ADE9" wp14:editId="0EA2730C">
            <wp:extent cx="4572000" cy="2239347"/>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0" cy="2239347"/>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r w:rsidRPr="0087198A">
        <w:rPr>
          <w:noProof/>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r w:rsidRPr="0087198A">
        <w:rPr>
          <w:b/>
        </w:rPr>
        <w:t>Fig. 5</w:t>
      </w:r>
    </w:p>
    <w:p w14:paraId="1B0ED3BC" w14:textId="77777777" w:rsidR="00B80EEB" w:rsidRPr="0087198A" w:rsidRDefault="00B80EEB" w:rsidP="00E509CD">
      <w:pPr>
        <w:pStyle w:val="Acknowledgement"/>
        <w:spacing w:before="0"/>
        <w:ind w:left="0" w:firstLine="0"/>
        <w:rPr>
          <w:b/>
        </w:rPr>
      </w:pPr>
    </w:p>
    <w:p w14:paraId="5203A411" w14:textId="4530F63E" w:rsidR="006143A4" w:rsidRPr="0087198A" w:rsidRDefault="006143A4" w:rsidP="00E509CD">
      <w:pPr>
        <w:pStyle w:val="Acknowledgement"/>
        <w:spacing w:before="0"/>
        <w:ind w:left="0" w:firstLine="0"/>
        <w:rPr>
          <w:b/>
        </w:rPr>
      </w:pPr>
    </w:p>
    <w:sectPr w:rsidR="006143A4" w:rsidRPr="0087198A" w:rsidSect="00AC2069">
      <w:footerReference w:type="default" r:id="rId17"/>
      <w:headerReference w:type="first" r:id="rId18"/>
      <w:footerReference w:type="first" r:id="rId19"/>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hopdekar, Rajesh Vilas" w:date="2018-10-15T16:04:00Z" w:initials="CRV">
    <w:p w14:paraId="22C99A30" w14:textId="1B9B0527" w:rsidR="00FA7034" w:rsidRDefault="00FA7034">
      <w:pPr>
        <w:pStyle w:val="CommentText"/>
      </w:pPr>
      <w:r>
        <w:rPr>
          <w:rStyle w:val="CommentReference"/>
        </w:rPr>
        <w:annotationRef/>
      </w:r>
      <w:r>
        <w:t>Is it worth it to have another panel in Figure 2 that directly shows the change in resistive and magnetic Tc (and transition width) as a function of Gd thickness to emphasize the heterogeneous nature of the measurements?</w:t>
      </w:r>
    </w:p>
  </w:comment>
  <w:comment w:id="6" w:author="" w:date="2018-10-16T00:32:00Z" w:initials="IS">
    <w:p w14:paraId="252F9F15" w14:textId="6E5B69C9" w:rsidR="00FA7034" w:rsidRDefault="00FA7034">
      <w:pPr>
        <w:pStyle w:val="CommentText"/>
      </w:pPr>
      <w:r>
        <w:rPr>
          <w:rStyle w:val="CommentReference"/>
        </w:rPr>
        <w:annotationRef/>
      </w:r>
      <w:r>
        <w:t xml:space="preserve">A reference should </w:t>
      </w:r>
      <w:proofErr w:type="spellStart"/>
      <w:r>
        <w:t>included</w:t>
      </w:r>
      <w:proofErr w:type="spellEnd"/>
      <w:r>
        <w:t xml:space="preserve"> here</w:t>
      </w:r>
      <w:proofErr w:type="gramStart"/>
      <w:r>
        <w:t xml:space="preserve">:  </w:t>
      </w:r>
      <w:r w:rsidRPr="00BC06F7">
        <w:rPr>
          <w:i/>
          <w:lang w:val="en-GB"/>
        </w:rPr>
        <w:t>“</w:t>
      </w:r>
      <w:proofErr w:type="gramEnd"/>
      <w:r w:rsidRPr="00BC06F7">
        <w:rPr>
          <w:i/>
          <w:lang w:val="en-GB"/>
        </w:rPr>
        <w:t>Emerging diluted ferromagnetism in high Tc sueprconductors driven by point defect clusters”.</w:t>
      </w:r>
      <w:r>
        <w:rPr>
          <w:lang w:val="en-GB"/>
        </w:rPr>
        <w:t xml:space="preserve"> J. Gazquez, R. Guzman, R. Mishra, E. Bartolomé, J. Salafranca, C. Magen, M. Varela, M. Coll, A. Palau, S. M. Vallvidares, P. Gargiani, E. Pellegrin, J. Herrero-Martin, S. J. Pennycook, S. T. Pantelides, T. Puig, X. Obradors, </w:t>
      </w:r>
      <w:r w:rsidRPr="00304116">
        <w:rPr>
          <w:u w:val="single"/>
          <w:lang w:val="en-GB"/>
        </w:rPr>
        <w:t>Advanced Science</w:t>
      </w:r>
      <w:r>
        <w:rPr>
          <w:lang w:val="en-GB"/>
        </w:rPr>
        <w:t xml:space="preserve"> </w:t>
      </w:r>
      <w:r w:rsidRPr="00304116">
        <w:rPr>
          <w:b/>
          <w:lang w:val="en-GB"/>
        </w:rPr>
        <w:t>3</w:t>
      </w:r>
      <w:r>
        <w:rPr>
          <w:lang w:val="en-GB"/>
        </w:rPr>
        <w:t>, 1500295 (2016).</w:t>
      </w:r>
    </w:p>
  </w:comment>
  <w:comment w:id="10" w:author="Chopdekar, Rajesh Vilas" w:date="2018-10-15T15:13:00Z" w:initials="CRV">
    <w:p w14:paraId="7554F948" w14:textId="68BF1834" w:rsidR="00FA7034" w:rsidRDefault="00FA7034">
      <w:pPr>
        <w:pStyle w:val="CommentText"/>
      </w:pPr>
      <w:r>
        <w:rPr>
          <w:rStyle w:val="CommentReference"/>
        </w:rPr>
        <w:annotationRef/>
      </w:r>
      <w:r>
        <w:t>I wonder if this is a good place to mention the short coherence length of YBCO and how it is susceptible to both point defects (e.g. oxygen vacancies) as well as more extended defects like these stacking faults.  I found this paper (</w:t>
      </w:r>
      <w:proofErr w:type="spellStart"/>
      <w:r>
        <w:t>Aprili</w:t>
      </w:r>
      <w:proofErr w:type="spellEnd"/>
      <w:r>
        <w:t xml:space="preserve"> et al, PRB 57 R8139 </w:t>
      </w:r>
      <w:hyperlink r:id="rId1" w:history="1">
        <w:r w:rsidRPr="00C73826">
          <w:rPr>
            <w:rStyle w:val="Hyperlink"/>
            <w:rFonts w:ascii="Helvetica" w:hAnsi="Helvetica"/>
            <w:sz w:val="21"/>
            <w:szCs w:val="21"/>
            <w:shd w:val="clear" w:color="auto" w:fill="FFFFFF"/>
          </w:rPr>
          <w:t>https://doi.org/10.1103/PhysRevB.57.R8139</w:t>
        </w:r>
      </w:hyperlink>
      <w:r>
        <w:rPr>
          <w:rFonts w:ascii="Helvetica" w:hAnsi="Helvetica"/>
          <w:color w:val="222222"/>
          <w:sz w:val="21"/>
          <w:szCs w:val="21"/>
          <w:shd w:val="clear" w:color="auto" w:fill="FFFFFF"/>
        </w:rPr>
        <w:t xml:space="preserve">) that discusses how increasing defects/disorder using ion irradiation reduces the mean free path, which eventually destroys the superconducting pha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C99A30" w15:done="0"/>
  <w15:commentEx w15:paraId="252F9F15" w15:done="0"/>
  <w15:commentEx w15:paraId="7554F9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C99A30" w16cid:durableId="1F705EFB"/>
  <w16cid:commentId w16cid:paraId="252F9F15" w16cid:durableId="1F710384"/>
  <w16cid:commentId w16cid:paraId="7554F948" w16cid:durableId="1F705E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B1D387" w14:textId="77777777" w:rsidR="00754E32" w:rsidRDefault="00754E32" w:rsidP="004A10BE">
      <w:r>
        <w:separator/>
      </w:r>
    </w:p>
  </w:endnote>
  <w:endnote w:type="continuationSeparator" w:id="0">
    <w:p w14:paraId="274C4FEB" w14:textId="77777777" w:rsidR="00754E32" w:rsidRDefault="00754E32" w:rsidP="004A10BE">
      <w:r>
        <w:continuationSeparator/>
      </w:r>
    </w:p>
  </w:endnote>
  <w:endnote w:type="continuationNotice" w:id="1">
    <w:p w14:paraId="3F3469F7" w14:textId="77777777" w:rsidR="00754E32" w:rsidRDefault="00754E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altName w:val="Arial"/>
    <w:panose1 w:val="020B0504020202020204"/>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480F743C" w:rsidR="00FA7034" w:rsidRPr="004021D9" w:rsidRDefault="00FA7034"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1</w:t>
    </w:r>
    <w:r w:rsidRPr="004021D9">
      <w:rPr>
        <w:b/>
        <w:bCs/>
        <w:sz w:val="18"/>
        <w:szCs w:val="18"/>
      </w:rPr>
      <w:fldChar w:fldCharType="end"/>
    </w:r>
  </w:p>
  <w:p w14:paraId="4A06A9D6" w14:textId="77777777" w:rsidR="00FA7034" w:rsidRPr="00B547A9" w:rsidRDefault="00FA7034"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3285CE0C" w:rsidR="00FA7034" w:rsidRPr="004021D9" w:rsidRDefault="00FA7034"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1</w:t>
    </w:r>
    <w:r w:rsidRPr="004021D9">
      <w:rPr>
        <w:b/>
        <w:bCs/>
        <w:sz w:val="18"/>
        <w:szCs w:val="18"/>
      </w:rPr>
      <w:fldChar w:fldCharType="end"/>
    </w:r>
  </w:p>
  <w:p w14:paraId="335FF4AA" w14:textId="77777777" w:rsidR="00FA7034" w:rsidRDefault="00FA7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7BFF2" w14:textId="77777777" w:rsidR="00754E32" w:rsidRDefault="00754E32" w:rsidP="004A10BE">
      <w:r>
        <w:separator/>
      </w:r>
    </w:p>
  </w:footnote>
  <w:footnote w:type="continuationSeparator" w:id="0">
    <w:p w14:paraId="0886BD29" w14:textId="77777777" w:rsidR="00754E32" w:rsidRDefault="00754E32" w:rsidP="004A10BE">
      <w:r>
        <w:continuationSeparator/>
      </w:r>
    </w:p>
  </w:footnote>
  <w:footnote w:type="continuationNotice" w:id="1">
    <w:p w14:paraId="692F0403" w14:textId="77777777" w:rsidR="00754E32" w:rsidRDefault="00754E3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FA7034" w:rsidRDefault="00FA7034" w:rsidP="004A10BE">
    <w:pPr>
      <w:pStyle w:val="Header"/>
    </w:pPr>
    <w:r>
      <w:tab/>
    </w:r>
  </w:p>
  <w:tbl>
    <w:tblPr>
      <w:tblW w:w="13110" w:type="dxa"/>
      <w:tblInd w:w="738" w:type="dxa"/>
      <w:tblLook w:val="04A0" w:firstRow="1" w:lastRow="0" w:firstColumn="1" w:lastColumn="0" w:noHBand="0" w:noVBand="1"/>
    </w:tblPr>
    <w:tblGrid>
      <w:gridCol w:w="6840"/>
      <w:gridCol w:w="6270"/>
    </w:tblGrid>
    <w:tr w:rsidR="00FA7034" w:rsidRPr="00A96E1E" w14:paraId="027C978C" w14:textId="77777777" w:rsidTr="00C93BCD">
      <w:trPr>
        <w:trHeight w:val="900"/>
      </w:trPr>
      <w:tc>
        <w:tcPr>
          <w:tcW w:w="6840" w:type="dxa"/>
          <w:shd w:val="clear" w:color="auto" w:fill="auto"/>
        </w:tcPr>
        <w:p w14:paraId="1383C287" w14:textId="27A3161B" w:rsidR="00FA7034" w:rsidRPr="00A96E1E" w:rsidRDefault="00FA7034" w:rsidP="00A96E1E">
          <w:pPr>
            <w:ind w:right="-86"/>
            <w:rPr>
              <w:rFonts w:ascii="Times" w:eastAsia="Times New Roman" w:hAnsi="Times"/>
              <w:noProof/>
            </w:rPr>
          </w:pPr>
          <w:r>
            <w:rPr>
              <w:noProof/>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FA7034" w:rsidRDefault="00FA7034"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FA7034" w:rsidRPr="00A96E1E" w:rsidRDefault="00FA7034"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FA7034" w:rsidRDefault="00FA7034"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494DD9"/>
    <w:multiLevelType w:val="hybridMultilevel"/>
    <w:tmpl w:val="90F200E8"/>
    <w:lvl w:ilvl="0" w:tplc="FFFFFFFF">
      <w:start w:val="1"/>
      <w:numFmt w:val="decimal"/>
      <w:lvlText w:val="%1."/>
      <w:lvlJc w:val="left"/>
      <w:pPr>
        <w:tabs>
          <w:tab w:val="num" w:pos="720"/>
        </w:tabs>
        <w:ind w:left="720" w:hanging="360"/>
      </w:pPr>
      <w:rPr>
        <w:rFonts w:hint="default"/>
        <w:b w:val="0"/>
        <w:i/>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opdekar, Rajesh Vilas">
    <w15:presenceInfo w15:providerId="AD" w15:userId="S-1-5-21-1715567821-1060284298-725345543-65150"/>
  </w15:person>
  <w15:person w15:author="pdmurray">
    <w15:presenceInfo w15:providerId="None" w15:userId="pdmurr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47BD"/>
    <w:rsid w:val="0000493B"/>
    <w:rsid w:val="000070E3"/>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6011A"/>
    <w:rsid w:val="00071A32"/>
    <w:rsid w:val="00072B88"/>
    <w:rsid w:val="00076083"/>
    <w:rsid w:val="000854F1"/>
    <w:rsid w:val="00090BF6"/>
    <w:rsid w:val="00092D79"/>
    <w:rsid w:val="00093460"/>
    <w:rsid w:val="000967D1"/>
    <w:rsid w:val="000A7527"/>
    <w:rsid w:val="000B1FCA"/>
    <w:rsid w:val="000B22E0"/>
    <w:rsid w:val="000B2C20"/>
    <w:rsid w:val="000B7F0C"/>
    <w:rsid w:val="000C01A2"/>
    <w:rsid w:val="000C0DCB"/>
    <w:rsid w:val="000C10ED"/>
    <w:rsid w:val="000C374E"/>
    <w:rsid w:val="000C41CC"/>
    <w:rsid w:val="000C48E2"/>
    <w:rsid w:val="000C4DE3"/>
    <w:rsid w:val="000C4E61"/>
    <w:rsid w:val="000D10EB"/>
    <w:rsid w:val="000D1815"/>
    <w:rsid w:val="000D263E"/>
    <w:rsid w:val="000D3A7D"/>
    <w:rsid w:val="000D753D"/>
    <w:rsid w:val="000E6E8A"/>
    <w:rsid w:val="000F2002"/>
    <w:rsid w:val="000F2581"/>
    <w:rsid w:val="000F4B65"/>
    <w:rsid w:val="000F561B"/>
    <w:rsid w:val="000F6261"/>
    <w:rsid w:val="00103379"/>
    <w:rsid w:val="00105226"/>
    <w:rsid w:val="00110C04"/>
    <w:rsid w:val="00111F26"/>
    <w:rsid w:val="0011460B"/>
    <w:rsid w:val="00120B5D"/>
    <w:rsid w:val="00122AA4"/>
    <w:rsid w:val="00125AC7"/>
    <w:rsid w:val="0013230B"/>
    <w:rsid w:val="0013252F"/>
    <w:rsid w:val="001340B5"/>
    <w:rsid w:val="001345B1"/>
    <w:rsid w:val="00136404"/>
    <w:rsid w:val="00137D8A"/>
    <w:rsid w:val="001435B9"/>
    <w:rsid w:val="00143D0F"/>
    <w:rsid w:val="00147755"/>
    <w:rsid w:val="00157597"/>
    <w:rsid w:val="00160497"/>
    <w:rsid w:val="00161C10"/>
    <w:rsid w:val="00161C59"/>
    <w:rsid w:val="00162061"/>
    <w:rsid w:val="00162CA2"/>
    <w:rsid w:val="00163D07"/>
    <w:rsid w:val="001662E0"/>
    <w:rsid w:val="00175A36"/>
    <w:rsid w:val="00176AD5"/>
    <w:rsid w:val="00180C55"/>
    <w:rsid w:val="00181A68"/>
    <w:rsid w:val="001820D8"/>
    <w:rsid w:val="001920E9"/>
    <w:rsid w:val="0019396D"/>
    <w:rsid w:val="001A489F"/>
    <w:rsid w:val="001A73BA"/>
    <w:rsid w:val="001B1565"/>
    <w:rsid w:val="001B3B1A"/>
    <w:rsid w:val="001B5133"/>
    <w:rsid w:val="001B6D2C"/>
    <w:rsid w:val="001B7AA6"/>
    <w:rsid w:val="001C4AB8"/>
    <w:rsid w:val="001C6D19"/>
    <w:rsid w:val="001D0D36"/>
    <w:rsid w:val="001D4FA7"/>
    <w:rsid w:val="001D5338"/>
    <w:rsid w:val="001D717A"/>
    <w:rsid w:val="001D7833"/>
    <w:rsid w:val="001E14BA"/>
    <w:rsid w:val="001F046E"/>
    <w:rsid w:val="001F71B9"/>
    <w:rsid w:val="00200827"/>
    <w:rsid w:val="0020115A"/>
    <w:rsid w:val="002027EB"/>
    <w:rsid w:val="00202BD8"/>
    <w:rsid w:val="00202E01"/>
    <w:rsid w:val="0020377F"/>
    <w:rsid w:val="002056A7"/>
    <w:rsid w:val="0020600A"/>
    <w:rsid w:val="002066E5"/>
    <w:rsid w:val="00210B23"/>
    <w:rsid w:val="002117FB"/>
    <w:rsid w:val="002124CC"/>
    <w:rsid w:val="0021335F"/>
    <w:rsid w:val="00216134"/>
    <w:rsid w:val="00220DDB"/>
    <w:rsid w:val="00221EB4"/>
    <w:rsid w:val="00223850"/>
    <w:rsid w:val="00223BF1"/>
    <w:rsid w:val="00223F87"/>
    <w:rsid w:val="002242AA"/>
    <w:rsid w:val="00224D1A"/>
    <w:rsid w:val="002266F0"/>
    <w:rsid w:val="0023073F"/>
    <w:rsid w:val="00232AAB"/>
    <w:rsid w:val="00234B2D"/>
    <w:rsid w:val="00234B87"/>
    <w:rsid w:val="00237B12"/>
    <w:rsid w:val="002405F0"/>
    <w:rsid w:val="00242D2B"/>
    <w:rsid w:val="00244760"/>
    <w:rsid w:val="00244F9B"/>
    <w:rsid w:val="002560EF"/>
    <w:rsid w:val="00260622"/>
    <w:rsid w:val="00261A68"/>
    <w:rsid w:val="00262033"/>
    <w:rsid w:val="00263ACC"/>
    <w:rsid w:val="00266FB0"/>
    <w:rsid w:val="002744C7"/>
    <w:rsid w:val="002746C5"/>
    <w:rsid w:val="002814F5"/>
    <w:rsid w:val="00282E2A"/>
    <w:rsid w:val="00287D92"/>
    <w:rsid w:val="00290100"/>
    <w:rsid w:val="00291D7E"/>
    <w:rsid w:val="00293D7D"/>
    <w:rsid w:val="00295AD9"/>
    <w:rsid w:val="002A07F2"/>
    <w:rsid w:val="002A249D"/>
    <w:rsid w:val="002A6470"/>
    <w:rsid w:val="002B0DC4"/>
    <w:rsid w:val="002B66B4"/>
    <w:rsid w:val="002B703B"/>
    <w:rsid w:val="002C17B5"/>
    <w:rsid w:val="002C543E"/>
    <w:rsid w:val="002D1BA8"/>
    <w:rsid w:val="002D7E56"/>
    <w:rsid w:val="002E4F3B"/>
    <w:rsid w:val="002F4616"/>
    <w:rsid w:val="002F48F5"/>
    <w:rsid w:val="002F6A23"/>
    <w:rsid w:val="00302EA9"/>
    <w:rsid w:val="003054A0"/>
    <w:rsid w:val="00310C9F"/>
    <w:rsid w:val="003118F2"/>
    <w:rsid w:val="00311A60"/>
    <w:rsid w:val="003146CE"/>
    <w:rsid w:val="00314ADC"/>
    <w:rsid w:val="003154F3"/>
    <w:rsid w:val="00315EED"/>
    <w:rsid w:val="003224B5"/>
    <w:rsid w:val="00331B93"/>
    <w:rsid w:val="00337053"/>
    <w:rsid w:val="00337B8E"/>
    <w:rsid w:val="003404A1"/>
    <w:rsid w:val="003453CC"/>
    <w:rsid w:val="003513F1"/>
    <w:rsid w:val="00351FEB"/>
    <w:rsid w:val="00352ECD"/>
    <w:rsid w:val="00357703"/>
    <w:rsid w:val="00361AB0"/>
    <w:rsid w:val="00363535"/>
    <w:rsid w:val="00363AFC"/>
    <w:rsid w:val="00364987"/>
    <w:rsid w:val="00364C33"/>
    <w:rsid w:val="00365252"/>
    <w:rsid w:val="00373421"/>
    <w:rsid w:val="003738EE"/>
    <w:rsid w:val="003749A1"/>
    <w:rsid w:val="00374D1C"/>
    <w:rsid w:val="00376155"/>
    <w:rsid w:val="003774A5"/>
    <w:rsid w:val="00382BB4"/>
    <w:rsid w:val="0038320B"/>
    <w:rsid w:val="003847CF"/>
    <w:rsid w:val="0039397C"/>
    <w:rsid w:val="003966FE"/>
    <w:rsid w:val="003A1E14"/>
    <w:rsid w:val="003A4D3B"/>
    <w:rsid w:val="003A7A86"/>
    <w:rsid w:val="003A7DF7"/>
    <w:rsid w:val="003B0238"/>
    <w:rsid w:val="003B6753"/>
    <w:rsid w:val="003C3181"/>
    <w:rsid w:val="003C63AD"/>
    <w:rsid w:val="003C6E09"/>
    <w:rsid w:val="003C7EBC"/>
    <w:rsid w:val="003D07F4"/>
    <w:rsid w:val="003D2823"/>
    <w:rsid w:val="003D7B8F"/>
    <w:rsid w:val="003D7CF5"/>
    <w:rsid w:val="003E0044"/>
    <w:rsid w:val="003E3AE6"/>
    <w:rsid w:val="003E4ED5"/>
    <w:rsid w:val="003E7B78"/>
    <w:rsid w:val="003F050C"/>
    <w:rsid w:val="003F08D1"/>
    <w:rsid w:val="003F1CE6"/>
    <w:rsid w:val="003F6B06"/>
    <w:rsid w:val="003F6BEC"/>
    <w:rsid w:val="003F6D78"/>
    <w:rsid w:val="004021D9"/>
    <w:rsid w:val="00402374"/>
    <w:rsid w:val="004101FE"/>
    <w:rsid w:val="0041521B"/>
    <w:rsid w:val="00417B9A"/>
    <w:rsid w:val="00420816"/>
    <w:rsid w:val="00423415"/>
    <w:rsid w:val="0043201A"/>
    <w:rsid w:val="00435855"/>
    <w:rsid w:val="004469E4"/>
    <w:rsid w:val="00454396"/>
    <w:rsid w:val="0046360C"/>
    <w:rsid w:val="00467E83"/>
    <w:rsid w:val="00472731"/>
    <w:rsid w:val="00477328"/>
    <w:rsid w:val="0047794C"/>
    <w:rsid w:val="00480BE1"/>
    <w:rsid w:val="004832E9"/>
    <w:rsid w:val="00483E51"/>
    <w:rsid w:val="00484690"/>
    <w:rsid w:val="00485EF4"/>
    <w:rsid w:val="00487B63"/>
    <w:rsid w:val="00490034"/>
    <w:rsid w:val="00490746"/>
    <w:rsid w:val="004918AD"/>
    <w:rsid w:val="0049195D"/>
    <w:rsid w:val="00492EE8"/>
    <w:rsid w:val="00493316"/>
    <w:rsid w:val="00496CDA"/>
    <w:rsid w:val="004A10BE"/>
    <w:rsid w:val="004A4A54"/>
    <w:rsid w:val="004A55D0"/>
    <w:rsid w:val="004A7B22"/>
    <w:rsid w:val="004B07C5"/>
    <w:rsid w:val="004B13A8"/>
    <w:rsid w:val="004B2973"/>
    <w:rsid w:val="004B71AE"/>
    <w:rsid w:val="004C0850"/>
    <w:rsid w:val="004C544E"/>
    <w:rsid w:val="004C59A8"/>
    <w:rsid w:val="004C6454"/>
    <w:rsid w:val="004C6CE5"/>
    <w:rsid w:val="004D4CB8"/>
    <w:rsid w:val="004D6B41"/>
    <w:rsid w:val="004E170D"/>
    <w:rsid w:val="004E6288"/>
    <w:rsid w:val="004E63AF"/>
    <w:rsid w:val="004E732E"/>
    <w:rsid w:val="004F21A7"/>
    <w:rsid w:val="004F4FBF"/>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776A4"/>
    <w:rsid w:val="00586716"/>
    <w:rsid w:val="00590477"/>
    <w:rsid w:val="00590816"/>
    <w:rsid w:val="00591440"/>
    <w:rsid w:val="0059408F"/>
    <w:rsid w:val="005954A5"/>
    <w:rsid w:val="005969AB"/>
    <w:rsid w:val="005A50A3"/>
    <w:rsid w:val="005A7DF6"/>
    <w:rsid w:val="005B18F6"/>
    <w:rsid w:val="005B1EDF"/>
    <w:rsid w:val="005B27EC"/>
    <w:rsid w:val="005B36C0"/>
    <w:rsid w:val="005C6C20"/>
    <w:rsid w:val="005C6EF1"/>
    <w:rsid w:val="005D108D"/>
    <w:rsid w:val="005D3BC4"/>
    <w:rsid w:val="005E5490"/>
    <w:rsid w:val="005E7E8C"/>
    <w:rsid w:val="005F3835"/>
    <w:rsid w:val="00600520"/>
    <w:rsid w:val="00605EDA"/>
    <w:rsid w:val="006066E4"/>
    <w:rsid w:val="00611FDF"/>
    <w:rsid w:val="00613973"/>
    <w:rsid w:val="006143A4"/>
    <w:rsid w:val="00616F92"/>
    <w:rsid w:val="0062031E"/>
    <w:rsid w:val="00621554"/>
    <w:rsid w:val="006230CE"/>
    <w:rsid w:val="0062528D"/>
    <w:rsid w:val="00632A4B"/>
    <w:rsid w:val="0063399C"/>
    <w:rsid w:val="00635672"/>
    <w:rsid w:val="00635C1B"/>
    <w:rsid w:val="0064261D"/>
    <w:rsid w:val="0064427C"/>
    <w:rsid w:val="00645BB3"/>
    <w:rsid w:val="0064790B"/>
    <w:rsid w:val="00650F7D"/>
    <w:rsid w:val="0065266F"/>
    <w:rsid w:val="006646BE"/>
    <w:rsid w:val="006679A3"/>
    <w:rsid w:val="0067071E"/>
    <w:rsid w:val="0067163D"/>
    <w:rsid w:val="00671B37"/>
    <w:rsid w:val="006759CB"/>
    <w:rsid w:val="006772C0"/>
    <w:rsid w:val="00677536"/>
    <w:rsid w:val="006776D5"/>
    <w:rsid w:val="0068187D"/>
    <w:rsid w:val="00694159"/>
    <w:rsid w:val="0069612A"/>
    <w:rsid w:val="00697257"/>
    <w:rsid w:val="006A28D7"/>
    <w:rsid w:val="006A349B"/>
    <w:rsid w:val="006B0188"/>
    <w:rsid w:val="006B17D7"/>
    <w:rsid w:val="006B2F1E"/>
    <w:rsid w:val="006C0955"/>
    <w:rsid w:val="006C46B5"/>
    <w:rsid w:val="006C61EB"/>
    <w:rsid w:val="006D1240"/>
    <w:rsid w:val="006D4EF3"/>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C90"/>
    <w:rsid w:val="00713FB9"/>
    <w:rsid w:val="00714A89"/>
    <w:rsid w:val="00714EC5"/>
    <w:rsid w:val="00716AE0"/>
    <w:rsid w:val="00716EE3"/>
    <w:rsid w:val="007178BF"/>
    <w:rsid w:val="00721B57"/>
    <w:rsid w:val="0072244C"/>
    <w:rsid w:val="0072653A"/>
    <w:rsid w:val="007268E1"/>
    <w:rsid w:val="007348FA"/>
    <w:rsid w:val="0074286D"/>
    <w:rsid w:val="00743C9B"/>
    <w:rsid w:val="00754E32"/>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5636"/>
    <w:rsid w:val="007B5679"/>
    <w:rsid w:val="007C3ED5"/>
    <w:rsid w:val="007C4E15"/>
    <w:rsid w:val="007C58A0"/>
    <w:rsid w:val="007C661F"/>
    <w:rsid w:val="007D054D"/>
    <w:rsid w:val="007D2F44"/>
    <w:rsid w:val="007D3F30"/>
    <w:rsid w:val="007D5190"/>
    <w:rsid w:val="007D51DC"/>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D93"/>
    <w:rsid w:val="00832B4B"/>
    <w:rsid w:val="0083332D"/>
    <w:rsid w:val="00836434"/>
    <w:rsid w:val="008429FC"/>
    <w:rsid w:val="0084373F"/>
    <w:rsid w:val="00843B1F"/>
    <w:rsid w:val="00844703"/>
    <w:rsid w:val="00845597"/>
    <w:rsid w:val="008478FD"/>
    <w:rsid w:val="00850880"/>
    <w:rsid w:val="0085721E"/>
    <w:rsid w:val="008573F1"/>
    <w:rsid w:val="00857A27"/>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5BF9"/>
    <w:rsid w:val="00900204"/>
    <w:rsid w:val="00901E27"/>
    <w:rsid w:val="0090405E"/>
    <w:rsid w:val="00912AF5"/>
    <w:rsid w:val="00926C8B"/>
    <w:rsid w:val="00930682"/>
    <w:rsid w:val="00931926"/>
    <w:rsid w:val="0093615D"/>
    <w:rsid w:val="009367D7"/>
    <w:rsid w:val="00937567"/>
    <w:rsid w:val="00940BCB"/>
    <w:rsid w:val="00943B3E"/>
    <w:rsid w:val="00943D39"/>
    <w:rsid w:val="009502CA"/>
    <w:rsid w:val="0095185F"/>
    <w:rsid w:val="0096173A"/>
    <w:rsid w:val="00962267"/>
    <w:rsid w:val="00964614"/>
    <w:rsid w:val="00964E48"/>
    <w:rsid w:val="009737B4"/>
    <w:rsid w:val="00981900"/>
    <w:rsid w:val="00981D83"/>
    <w:rsid w:val="009828C1"/>
    <w:rsid w:val="00984074"/>
    <w:rsid w:val="00992816"/>
    <w:rsid w:val="009940A0"/>
    <w:rsid w:val="0099445E"/>
    <w:rsid w:val="009977C0"/>
    <w:rsid w:val="009A0A08"/>
    <w:rsid w:val="009A3931"/>
    <w:rsid w:val="009A56BE"/>
    <w:rsid w:val="009A6229"/>
    <w:rsid w:val="009B081B"/>
    <w:rsid w:val="009B33F2"/>
    <w:rsid w:val="009B35D3"/>
    <w:rsid w:val="009B538F"/>
    <w:rsid w:val="009C46CF"/>
    <w:rsid w:val="009C647A"/>
    <w:rsid w:val="009D10A3"/>
    <w:rsid w:val="009D58A1"/>
    <w:rsid w:val="009D5C1D"/>
    <w:rsid w:val="009D6EB4"/>
    <w:rsid w:val="009D7405"/>
    <w:rsid w:val="009E41EC"/>
    <w:rsid w:val="00A027CB"/>
    <w:rsid w:val="00A04CD2"/>
    <w:rsid w:val="00A058A2"/>
    <w:rsid w:val="00A12B2E"/>
    <w:rsid w:val="00A12CE4"/>
    <w:rsid w:val="00A13D6C"/>
    <w:rsid w:val="00A15C77"/>
    <w:rsid w:val="00A16C38"/>
    <w:rsid w:val="00A2134B"/>
    <w:rsid w:val="00A23059"/>
    <w:rsid w:val="00A3407B"/>
    <w:rsid w:val="00A42098"/>
    <w:rsid w:val="00A42BEF"/>
    <w:rsid w:val="00A4424B"/>
    <w:rsid w:val="00A44266"/>
    <w:rsid w:val="00A444E5"/>
    <w:rsid w:val="00A50EDB"/>
    <w:rsid w:val="00A533AF"/>
    <w:rsid w:val="00A5345C"/>
    <w:rsid w:val="00A54058"/>
    <w:rsid w:val="00A602B2"/>
    <w:rsid w:val="00A6285C"/>
    <w:rsid w:val="00A65998"/>
    <w:rsid w:val="00A6599B"/>
    <w:rsid w:val="00A6712E"/>
    <w:rsid w:val="00A74750"/>
    <w:rsid w:val="00A7757B"/>
    <w:rsid w:val="00A8252D"/>
    <w:rsid w:val="00A8291E"/>
    <w:rsid w:val="00A83DD7"/>
    <w:rsid w:val="00A858CB"/>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C56BB"/>
    <w:rsid w:val="00AD166F"/>
    <w:rsid w:val="00AD18C2"/>
    <w:rsid w:val="00AD3A0C"/>
    <w:rsid w:val="00AD6E95"/>
    <w:rsid w:val="00AE5495"/>
    <w:rsid w:val="00AE624A"/>
    <w:rsid w:val="00AE6F15"/>
    <w:rsid w:val="00AE71FD"/>
    <w:rsid w:val="00AF113A"/>
    <w:rsid w:val="00AF6017"/>
    <w:rsid w:val="00B015A1"/>
    <w:rsid w:val="00B051A4"/>
    <w:rsid w:val="00B066EC"/>
    <w:rsid w:val="00B118B0"/>
    <w:rsid w:val="00B151F8"/>
    <w:rsid w:val="00B179DE"/>
    <w:rsid w:val="00B20D77"/>
    <w:rsid w:val="00B249E8"/>
    <w:rsid w:val="00B252D0"/>
    <w:rsid w:val="00B33C12"/>
    <w:rsid w:val="00B354CC"/>
    <w:rsid w:val="00B43C16"/>
    <w:rsid w:val="00B547A9"/>
    <w:rsid w:val="00B54FAA"/>
    <w:rsid w:val="00B55AD2"/>
    <w:rsid w:val="00B6340E"/>
    <w:rsid w:val="00B74A0B"/>
    <w:rsid w:val="00B80EEB"/>
    <w:rsid w:val="00B83D88"/>
    <w:rsid w:val="00B86157"/>
    <w:rsid w:val="00B901C4"/>
    <w:rsid w:val="00B9057C"/>
    <w:rsid w:val="00B910FC"/>
    <w:rsid w:val="00B92377"/>
    <w:rsid w:val="00B949F9"/>
    <w:rsid w:val="00B96999"/>
    <w:rsid w:val="00B96A57"/>
    <w:rsid w:val="00BA2D27"/>
    <w:rsid w:val="00BA2D9A"/>
    <w:rsid w:val="00BA3220"/>
    <w:rsid w:val="00BA347E"/>
    <w:rsid w:val="00BA3722"/>
    <w:rsid w:val="00BA698F"/>
    <w:rsid w:val="00BB2D1B"/>
    <w:rsid w:val="00BB66B7"/>
    <w:rsid w:val="00BC236B"/>
    <w:rsid w:val="00BC6483"/>
    <w:rsid w:val="00BC7E28"/>
    <w:rsid w:val="00BD2A50"/>
    <w:rsid w:val="00BD3190"/>
    <w:rsid w:val="00BD43CD"/>
    <w:rsid w:val="00BD74C3"/>
    <w:rsid w:val="00BE5D86"/>
    <w:rsid w:val="00BF179F"/>
    <w:rsid w:val="00BF2591"/>
    <w:rsid w:val="00C01254"/>
    <w:rsid w:val="00C034E4"/>
    <w:rsid w:val="00C03DA0"/>
    <w:rsid w:val="00C03DA6"/>
    <w:rsid w:val="00C03F40"/>
    <w:rsid w:val="00C05E86"/>
    <w:rsid w:val="00C076FF"/>
    <w:rsid w:val="00C07872"/>
    <w:rsid w:val="00C11296"/>
    <w:rsid w:val="00C117EE"/>
    <w:rsid w:val="00C24003"/>
    <w:rsid w:val="00C26FB5"/>
    <w:rsid w:val="00C277BA"/>
    <w:rsid w:val="00C3005C"/>
    <w:rsid w:val="00C31802"/>
    <w:rsid w:val="00C3202C"/>
    <w:rsid w:val="00C34A2A"/>
    <w:rsid w:val="00C34B0A"/>
    <w:rsid w:val="00C3630F"/>
    <w:rsid w:val="00C36A36"/>
    <w:rsid w:val="00C40AD1"/>
    <w:rsid w:val="00C4294B"/>
    <w:rsid w:val="00C51CD0"/>
    <w:rsid w:val="00C56C3B"/>
    <w:rsid w:val="00C621C7"/>
    <w:rsid w:val="00C62A7F"/>
    <w:rsid w:val="00C644F7"/>
    <w:rsid w:val="00C648E9"/>
    <w:rsid w:val="00C67DB1"/>
    <w:rsid w:val="00C805F9"/>
    <w:rsid w:val="00C822CA"/>
    <w:rsid w:val="00C86B14"/>
    <w:rsid w:val="00C87D4A"/>
    <w:rsid w:val="00C917E9"/>
    <w:rsid w:val="00C93BCD"/>
    <w:rsid w:val="00C9626A"/>
    <w:rsid w:val="00CA6B98"/>
    <w:rsid w:val="00CB119F"/>
    <w:rsid w:val="00CB24F3"/>
    <w:rsid w:val="00CB31D5"/>
    <w:rsid w:val="00CB4589"/>
    <w:rsid w:val="00CB543E"/>
    <w:rsid w:val="00CC366A"/>
    <w:rsid w:val="00CD569B"/>
    <w:rsid w:val="00CD5ABB"/>
    <w:rsid w:val="00CE3B9E"/>
    <w:rsid w:val="00CE6AA7"/>
    <w:rsid w:val="00CF1FED"/>
    <w:rsid w:val="00CF3353"/>
    <w:rsid w:val="00CF4177"/>
    <w:rsid w:val="00CF7E02"/>
    <w:rsid w:val="00D1003B"/>
    <w:rsid w:val="00D25585"/>
    <w:rsid w:val="00D25FE2"/>
    <w:rsid w:val="00D327F1"/>
    <w:rsid w:val="00D330FC"/>
    <w:rsid w:val="00D3581E"/>
    <w:rsid w:val="00D372B0"/>
    <w:rsid w:val="00D400D1"/>
    <w:rsid w:val="00D42C71"/>
    <w:rsid w:val="00D43361"/>
    <w:rsid w:val="00D53517"/>
    <w:rsid w:val="00D5357F"/>
    <w:rsid w:val="00D54DA9"/>
    <w:rsid w:val="00D5573A"/>
    <w:rsid w:val="00D57978"/>
    <w:rsid w:val="00D600A0"/>
    <w:rsid w:val="00D6057B"/>
    <w:rsid w:val="00D66309"/>
    <w:rsid w:val="00D913D9"/>
    <w:rsid w:val="00D92A65"/>
    <w:rsid w:val="00D979C7"/>
    <w:rsid w:val="00DA0E02"/>
    <w:rsid w:val="00DA622B"/>
    <w:rsid w:val="00DB0662"/>
    <w:rsid w:val="00DB0F76"/>
    <w:rsid w:val="00DB10EC"/>
    <w:rsid w:val="00DB1999"/>
    <w:rsid w:val="00DB3B9F"/>
    <w:rsid w:val="00DC0A4D"/>
    <w:rsid w:val="00DC2E97"/>
    <w:rsid w:val="00DD0C00"/>
    <w:rsid w:val="00DD3721"/>
    <w:rsid w:val="00DD61F4"/>
    <w:rsid w:val="00DE181E"/>
    <w:rsid w:val="00DE677B"/>
    <w:rsid w:val="00DE7942"/>
    <w:rsid w:val="00DF2EEA"/>
    <w:rsid w:val="00DF30CA"/>
    <w:rsid w:val="00DF4817"/>
    <w:rsid w:val="00E001BB"/>
    <w:rsid w:val="00E05629"/>
    <w:rsid w:val="00E11066"/>
    <w:rsid w:val="00E158CC"/>
    <w:rsid w:val="00E16B9E"/>
    <w:rsid w:val="00E22640"/>
    <w:rsid w:val="00E34C9E"/>
    <w:rsid w:val="00E35E8D"/>
    <w:rsid w:val="00E41087"/>
    <w:rsid w:val="00E448F8"/>
    <w:rsid w:val="00E509CD"/>
    <w:rsid w:val="00E50EAD"/>
    <w:rsid w:val="00E5483A"/>
    <w:rsid w:val="00E57251"/>
    <w:rsid w:val="00E634B2"/>
    <w:rsid w:val="00E6462E"/>
    <w:rsid w:val="00E6529A"/>
    <w:rsid w:val="00E67678"/>
    <w:rsid w:val="00E75DD9"/>
    <w:rsid w:val="00E76322"/>
    <w:rsid w:val="00E80A1E"/>
    <w:rsid w:val="00E81A31"/>
    <w:rsid w:val="00E82C61"/>
    <w:rsid w:val="00E83E50"/>
    <w:rsid w:val="00E84D88"/>
    <w:rsid w:val="00E90CD0"/>
    <w:rsid w:val="00E930A9"/>
    <w:rsid w:val="00E95DEF"/>
    <w:rsid w:val="00E9614A"/>
    <w:rsid w:val="00EA02F6"/>
    <w:rsid w:val="00EA0A82"/>
    <w:rsid w:val="00EA2F25"/>
    <w:rsid w:val="00EA5BAE"/>
    <w:rsid w:val="00EA5E49"/>
    <w:rsid w:val="00EA75EC"/>
    <w:rsid w:val="00EB19EB"/>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50CA"/>
    <w:rsid w:val="00F00111"/>
    <w:rsid w:val="00F01E4D"/>
    <w:rsid w:val="00F02265"/>
    <w:rsid w:val="00F06507"/>
    <w:rsid w:val="00F076AB"/>
    <w:rsid w:val="00F10BB2"/>
    <w:rsid w:val="00F11C47"/>
    <w:rsid w:val="00F12A1B"/>
    <w:rsid w:val="00F2120A"/>
    <w:rsid w:val="00F215F7"/>
    <w:rsid w:val="00F2254A"/>
    <w:rsid w:val="00F24FCA"/>
    <w:rsid w:val="00F275AD"/>
    <w:rsid w:val="00F2768D"/>
    <w:rsid w:val="00F41019"/>
    <w:rsid w:val="00F43690"/>
    <w:rsid w:val="00F516D5"/>
    <w:rsid w:val="00F521A8"/>
    <w:rsid w:val="00F623F3"/>
    <w:rsid w:val="00F62B91"/>
    <w:rsid w:val="00F74C1C"/>
    <w:rsid w:val="00F754CF"/>
    <w:rsid w:val="00F75573"/>
    <w:rsid w:val="00F76510"/>
    <w:rsid w:val="00F77622"/>
    <w:rsid w:val="00F908D2"/>
    <w:rsid w:val="00F91F6B"/>
    <w:rsid w:val="00F92B34"/>
    <w:rsid w:val="00F945F9"/>
    <w:rsid w:val="00F95572"/>
    <w:rsid w:val="00FA2E68"/>
    <w:rsid w:val="00FA6774"/>
    <w:rsid w:val="00FA7034"/>
    <w:rsid w:val="00FB0B5D"/>
    <w:rsid w:val="00FB1E3C"/>
    <w:rsid w:val="00FB3ECC"/>
    <w:rsid w:val="00FB5D89"/>
    <w:rsid w:val="00FC022C"/>
    <w:rsid w:val="00FC4BA1"/>
    <w:rsid w:val="00FD003F"/>
    <w:rsid w:val="00FD0A32"/>
    <w:rsid w:val="00FD0A71"/>
    <w:rsid w:val="00FD4598"/>
    <w:rsid w:val="00FE1BFC"/>
    <w:rsid w:val="00FE3D6E"/>
    <w:rsid w:val="00FE7710"/>
    <w:rsid w:val="00FF1E66"/>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doi.org/10.1103/PhysRevB.57.R813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05E27AB-1235-411A-90B8-21DCA6821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7</TotalTime>
  <Pages>21</Pages>
  <Words>25371</Words>
  <Characters>144617</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69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18</cp:revision>
  <cp:lastPrinted>2018-10-04T22:38:00Z</cp:lastPrinted>
  <dcterms:created xsi:type="dcterms:W3CDTF">2018-10-15T21:44:00Z</dcterms:created>
  <dcterms:modified xsi:type="dcterms:W3CDTF">2018-10-20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